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9E9B92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4"/>
          <w:szCs w:val="24"/>
          <w:lang w:eastAsia="en-US"/>
          <w14:textFill>
            <w14:solidFill>
              <w14:schemeClr w14:val="tx1"/>
            </w14:solidFill>
          </w14:textFill>
        </w:rPr>
      </w:pPr>
      <w:r>
        <w:rPr>
          <w:rFonts w:ascii="Times New Roman" w:hAnsi="Times New Roman" w:cs="Times New Roman" w:eastAsiaTheme="majorEastAsia"/>
          <w:b/>
          <w:bCs/>
          <w:color w:val="000000" w:themeColor="text1"/>
          <w:kern w:val="44"/>
          <w:sz w:val="24"/>
          <w:szCs w:val="24"/>
          <w:lang w:eastAsia="en-US"/>
          <w14:textFill>
            <w14:solidFill>
              <w14:schemeClr w14:val="tx1"/>
            </w14:solidFill>
          </w14:textFill>
        </w:rPr>
        <w:t>Table S1.</w:t>
      </w:r>
      <w:r>
        <w:rPr>
          <w:rFonts w:ascii="Times New Roman" w:hAnsi="Times New Roman" w:cs="Times New Roman" w:eastAsiaTheme="majorEastAsia"/>
          <w:color w:val="000000" w:themeColor="text1"/>
          <w:kern w:val="44"/>
          <w:sz w:val="24"/>
          <w:szCs w:val="24"/>
          <w:lang w:eastAsia="en-US"/>
          <w14:textFill>
            <w14:solidFill>
              <w14:schemeClr w14:val="tx1"/>
            </w14:solidFill>
          </w14:textFill>
        </w:rPr>
        <w:t xml:space="preserve"> Microbial taxa with demonstrated Fusarium wilt-suppressive effects in banana under greenhouse/pot experiments.</w:t>
      </w:r>
    </w:p>
    <w:tbl>
      <w:tblPr>
        <w:tblStyle w:val="15"/>
        <w:tblW w:w="5000"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90"/>
        <w:gridCol w:w="1895"/>
        <w:gridCol w:w="1735"/>
        <w:gridCol w:w="1003"/>
        <w:gridCol w:w="2515"/>
        <w:gridCol w:w="1038"/>
      </w:tblGrid>
      <w:tr w14:paraId="53BF251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tcBorders>
              <w:top w:val="single" w:color="auto" w:sz="4" w:space="0"/>
              <w:bottom w:val="single" w:color="auto" w:sz="4" w:space="0"/>
            </w:tcBorders>
            <w:noWrap/>
          </w:tcPr>
          <w:p w14:paraId="167177E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b/>
                <w:b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b/>
                <w:bCs/>
                <w:color w:val="000000" w:themeColor="text1"/>
                <w:kern w:val="44"/>
                <w:sz w:val="20"/>
                <w:szCs w:val="20"/>
                <w:lang w:eastAsia="en-US"/>
                <w14:textFill>
                  <w14:solidFill>
                    <w14:schemeClr w14:val="tx1"/>
                  </w14:solidFill>
                </w14:textFill>
              </w:rPr>
              <w:t>Microbiome</w:t>
            </w:r>
          </w:p>
        </w:tc>
        <w:tc>
          <w:tcPr>
            <w:tcW w:w="982" w:type="pct"/>
            <w:tcBorders>
              <w:top w:val="single" w:color="auto" w:sz="4" w:space="0"/>
              <w:bottom w:val="single" w:color="auto" w:sz="4" w:space="0"/>
            </w:tcBorders>
            <w:noWrap/>
          </w:tcPr>
          <w:p w14:paraId="1A124F5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b/>
                <w:b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b/>
                <w:bCs/>
                <w:color w:val="000000" w:themeColor="text1"/>
                <w:kern w:val="44"/>
                <w:sz w:val="20"/>
                <w:szCs w:val="20"/>
                <w:lang w:eastAsia="en-US"/>
                <w14:textFill>
                  <w14:solidFill>
                    <w14:schemeClr w14:val="tx1"/>
                  </w14:solidFill>
                </w14:textFill>
              </w:rPr>
              <w:t>Approach</w:t>
            </w:r>
          </w:p>
        </w:tc>
        <w:tc>
          <w:tcPr>
            <w:tcW w:w="899" w:type="pct"/>
            <w:tcBorders>
              <w:top w:val="single" w:color="auto" w:sz="4" w:space="0"/>
              <w:bottom w:val="single" w:color="auto" w:sz="4" w:space="0"/>
            </w:tcBorders>
            <w:noWrap/>
          </w:tcPr>
          <w:p w14:paraId="4B7B3FD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b/>
                <w:b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b/>
                <w:bCs/>
                <w:color w:val="000000" w:themeColor="text1"/>
                <w:kern w:val="44"/>
                <w:sz w:val="20"/>
                <w:szCs w:val="20"/>
                <w:lang w:eastAsia="en-US"/>
                <w14:textFill>
                  <w14:solidFill>
                    <w14:schemeClr w14:val="tx1"/>
                  </w14:solidFill>
                </w14:textFill>
              </w:rPr>
              <w:t>Key suppressive taxa/indicators</w:t>
            </w:r>
          </w:p>
        </w:tc>
        <w:tc>
          <w:tcPr>
            <w:tcW w:w="521" w:type="pct"/>
            <w:tcBorders>
              <w:top w:val="single" w:color="auto" w:sz="4" w:space="0"/>
              <w:bottom w:val="single" w:color="auto" w:sz="4" w:space="0"/>
            </w:tcBorders>
            <w:noWrap/>
          </w:tcPr>
          <w:p w14:paraId="524DA0A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b/>
                <w:b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b/>
                <w:bCs/>
                <w:color w:val="000000" w:themeColor="text1"/>
                <w:kern w:val="44"/>
                <w:sz w:val="20"/>
                <w:szCs w:val="20"/>
                <w:lang w:eastAsia="en-US"/>
                <w14:textFill>
                  <w14:solidFill>
                    <w14:schemeClr w14:val="tx1"/>
                  </w14:solidFill>
                </w14:textFill>
              </w:rPr>
              <w:t>Source of isolation</w:t>
            </w:r>
          </w:p>
        </w:tc>
        <w:tc>
          <w:tcPr>
            <w:tcW w:w="1301" w:type="pct"/>
            <w:tcBorders>
              <w:top w:val="single" w:color="auto" w:sz="4" w:space="0"/>
              <w:bottom w:val="single" w:color="auto" w:sz="4" w:space="0"/>
            </w:tcBorders>
            <w:noWrap/>
          </w:tcPr>
          <w:p w14:paraId="071A112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b/>
                <w:b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b/>
                <w:bCs/>
                <w:color w:val="000000" w:themeColor="text1"/>
                <w:kern w:val="44"/>
                <w:sz w:val="20"/>
                <w:szCs w:val="20"/>
                <w:lang w:eastAsia="en-US"/>
                <w14:textFill>
                  <w14:solidFill>
                    <w14:schemeClr w14:val="tx1"/>
                  </w14:solidFill>
                </w14:textFill>
              </w:rPr>
              <w:t>Outcome</w:t>
            </w:r>
          </w:p>
        </w:tc>
        <w:tc>
          <w:tcPr>
            <w:tcW w:w="575" w:type="pct"/>
            <w:tcBorders>
              <w:top w:val="single" w:color="auto" w:sz="4" w:space="0"/>
              <w:bottom w:val="single" w:color="auto" w:sz="4" w:space="0"/>
            </w:tcBorders>
            <w:noWrap/>
          </w:tcPr>
          <w:p w14:paraId="0E11964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b/>
                <w:b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b/>
                <w:bCs/>
                <w:color w:val="000000" w:themeColor="text1"/>
                <w:kern w:val="44"/>
                <w:sz w:val="20"/>
                <w:szCs w:val="20"/>
                <w:lang w:eastAsia="en-US"/>
                <w14:textFill>
                  <w14:solidFill>
                    <w14:schemeClr w14:val="tx1"/>
                  </w14:solidFill>
                </w14:textFill>
              </w:rPr>
              <w:t>Reference</w:t>
            </w:r>
          </w:p>
        </w:tc>
      </w:tr>
      <w:tr w14:paraId="101E5A2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tcBorders>
              <w:top w:val="single" w:color="auto" w:sz="4" w:space="0"/>
            </w:tcBorders>
            <w:noWrap/>
          </w:tcPr>
          <w:p w14:paraId="66FDE00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Enterobacter</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 Kosakonia</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 Klebsiella</w:t>
            </w:r>
          </w:p>
        </w:tc>
        <w:tc>
          <w:tcPr>
            <w:tcW w:w="982" w:type="pct"/>
            <w:tcBorders>
              <w:top w:val="single" w:color="auto" w:sz="4" w:space="0"/>
            </w:tcBorders>
            <w:noWrap/>
          </w:tcPr>
          <w:p w14:paraId="3487769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Microbiome engineering</w:t>
            </w:r>
          </w:p>
        </w:tc>
        <w:tc>
          <w:tcPr>
            <w:tcW w:w="899" w:type="pct"/>
            <w:tcBorders>
              <w:top w:val="single" w:color="auto" w:sz="4" w:space="0"/>
            </w:tcBorders>
            <w:noWrap/>
          </w:tcPr>
          <w:p w14:paraId="4BDDF5E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Enterobacter</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sp. E5P,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Kosakonia</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sp. S1P</w:t>
            </w:r>
          </w:p>
        </w:tc>
        <w:tc>
          <w:tcPr>
            <w:tcW w:w="521" w:type="pct"/>
            <w:tcBorders>
              <w:top w:val="single" w:color="auto" w:sz="4" w:space="0"/>
            </w:tcBorders>
            <w:noWrap/>
          </w:tcPr>
          <w:p w14:paraId="1D2F270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Endosphere</w:t>
            </w:r>
          </w:p>
        </w:tc>
        <w:tc>
          <w:tcPr>
            <w:tcW w:w="1301" w:type="pct"/>
            <w:tcBorders>
              <w:top w:val="single" w:color="auto" w:sz="4" w:space="0"/>
            </w:tcBorders>
            <w:noWrap/>
          </w:tcPr>
          <w:p w14:paraId="34F8693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Improved wilt resistance and growth</w:t>
            </w:r>
          </w:p>
        </w:tc>
        <w:tc>
          <w:tcPr>
            <w:tcW w:w="575" w:type="pct"/>
            <w:tcBorders>
              <w:top w:val="single" w:color="auto" w:sz="4" w:space="0"/>
            </w:tcBorders>
            <w:noWrap/>
          </w:tcPr>
          <w:p w14:paraId="38EA507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186/s40168-019-0690-x","ISSN":"2049-2618","author":[{"dropping-particle":"","family":"Liu","given":"Yupei","non-dropping-particle":"","parse-names":false,"suffix":""},{"dropping-particle":"","family":"Zhu","given":"Aiping","non-dropping-particle":"","parse-names":false,"suffix":""},{"dropping-particle":"","family":"Tan","given":"Hongming","non-dropping-particle":"","parse-names":false,"suffix":""},{"dropping-particle":"","family":"Cao","given":"Lixiang","non-dropping-particle":"","parse-names":false,"suffix":""},{"dropping-particle":"","family":"Zhang","given":"Renduo","non-dropping-particle":"","parse-names":false,"suffix":""}],"container-title":"Microbiome","id":"ITEM-1","issue":"1","issued":{"date-parts":[["2019","12","15"]]},"page":"74","title":"Engineering banana endosphere microbiome to improve Fusarium wilt resistance in banana","type":"article-journal","volume":"7"},"uris":["http://www.mendeley.com/documents/?uuid=ffcf6c49-002a-4bd9-9b4e-498ec661f4a1"]}],"mendeley":{"formattedCitation":"(Liu et al., 2019)","plainTextFormattedCitation":"(Liu et al., 2019)","previouslyFormattedCitation":"(Liu et al. 2019)"},"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Liu et al., 2019)</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3CBB5DF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77761B8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seudomona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 Anaeromyxobacter</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 Rhodanobacter</w:t>
            </w:r>
          </w:p>
        </w:tc>
        <w:tc>
          <w:tcPr>
            <w:tcW w:w="982" w:type="pct"/>
            <w:noWrap/>
          </w:tcPr>
          <w:p w14:paraId="090A15A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oil core microbiome comparison + metagenomics</w:t>
            </w:r>
          </w:p>
        </w:tc>
        <w:tc>
          <w:tcPr>
            <w:tcW w:w="899" w:type="pct"/>
            <w:noWrap/>
          </w:tcPr>
          <w:p w14:paraId="62EE8AC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Myxococcale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seudomonadales</w:t>
            </w:r>
          </w:p>
        </w:tc>
        <w:tc>
          <w:tcPr>
            <w:tcW w:w="521" w:type="pct"/>
            <w:noWrap/>
          </w:tcPr>
          <w:p w14:paraId="744DE01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oil</w:t>
            </w:r>
          </w:p>
        </w:tc>
        <w:tc>
          <w:tcPr>
            <w:tcW w:w="1301" w:type="pct"/>
            <w:noWrap/>
          </w:tcPr>
          <w:p w14:paraId="6A9A7AE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uppressive microbiome confirmed by greenhouse trials</w:t>
            </w:r>
          </w:p>
        </w:tc>
        <w:tc>
          <w:tcPr>
            <w:tcW w:w="575" w:type="pct"/>
            <w:noWrap/>
          </w:tcPr>
          <w:p w14:paraId="4369610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34133/2022/9818073","ISSN":"2639-5274","abstract":"Microbial contributions to natural soil suppressiveness have been reported for a range of plant pathogens and cropping systems. To disentangle the mechanisms underlying suppression of banana Panama disease caused by Fusarium oxysporum f. sp. cubense tropical race 4 (Foc4), we used amplicon sequencing to analyze the composition of the soil microbiome from six separate locations, each comprised of paired orchards, one potentially suppressive and one conducive to the disease. Functional potentials of the microbiomes from one site were further examined by shotgun metagenomic sequencing after soil suppressiveness was confirmed by greenhouse experiments. Potential key antagonists involved in disease suppression were also isolated, and their activities were validated by a combination of microcosm and pot experiments. We found that potentially suppressive soils shared a common core community with relatively low levels of F. oxysporum and relatively high proportions of Myxococcales, Pseudomonadales, and Xanthomonadales, with five genera, Anaeromyxobacter , Kofleria , Plesiocystis , Pseudomonas , and Rhodanobacter being significantly enriched. Further, Pseudomonas was identified as a potential key taxon linked to pathogen suppression. Metagenomic analysis showed that, compared to the conducive soil, the microbiome in the disease suppressive soil displayed a significantly greater incidence of genes related to quorum sensing, biofilm formation, and synthesis of antimicrobial compounds potentially active against Foc4. We also recovered a higher frequency of antagonistic Pseudomonas isolates from disease suppressive experimental field sites, and their protective effects against banana Fusarium wilt disease were demonstrated under greenhouse conditions. Despite differences in location and soil conditions, separately located suppressive soils shared common characteristics, including enrichment of Myxococcales, Pseudomonadales, and Xanthomonadales, and enrichment of specific Pseudomonas populations with antagonistic activity against the pathogen. Moreover, changes in functional capacity toward an increase in quorum sensing, biofilm formation, and antimicrobial compound synthesizing involve in disease suppression.","author":[{"dropping-particle":"","family":"Shen","given":"Zongzhuan","non-dropping-particle":"","parse-names":false,"suffix":""},{"dropping-particle":"","family":"Thomashow","given":"Linda S.","non-dropping-particle":"","parse-names":false,"suffix":""},{"dropping-particle":"","family":"Ou","given":"Yannan","non-dropping-particle":"","parse-names":false,"suffix":""},{"dropping-particle":"","family":"Tao","given":"Chengyuan","non-dropping-particle":"","parse-names":false,"suffix":""},{"dropping-particle":"","family":"Wang","given":"Jiabao","non-dropping-particle":"","parse-names":false,"suffix":""},{"dropping-particle":"","family":"Xiong","given":"Wu","non-dropping-particle":"","parse-names":false,"suffix":""},{"dropping-particle":"","family":"Liu","given":"Hongjun","non-dropping-particle":"","parse-names":false,"suffix":""},{"dropping-particle":"","family":"Li","given":"Rong","non-dropping-particle":"","parse-names":false,"suffix":""},{"dropping-particle":"","family":"Shen","given":"Qirong","non-dropping-particle":"","parse-names":false,"suffix":""},{"dropping-particle":"","family":"Kowalchuk","given":"George A.","non-dropping-particle":"","parse-names":false,"suffix":""}],"container-title":"Research","id":"ITEM-1","issued":{"date-parts":[["2022","1","16"]]},"title":"Shared Core Microbiome and Functionality of Key Taxa Suppressive to Banana Fusarium Wilt","type":"article-journal","volume":"2022"},"uris":["http://www.mendeley.com/documents/?uuid=9461f979-d8b2-457f-9c0b-161c34033c52"]}],"mendeley":{"formattedCitation":"(Shen et al., 2022)","plainTextFormattedCitation":"(Shen et al., 2022)","previouslyFormattedCitation":"(Shen et al. 2022)"},"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hen et al., 2022)</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3A35FCA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7B0FED0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 Pseudomona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 Mortierella</w:t>
            </w:r>
          </w:p>
        </w:tc>
        <w:tc>
          <w:tcPr>
            <w:tcW w:w="982" w:type="pct"/>
            <w:noWrap/>
          </w:tcPr>
          <w:p w14:paraId="2D05C0E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iofertilizer after fumigation</w:t>
            </w:r>
          </w:p>
        </w:tc>
        <w:tc>
          <w:tcPr>
            <w:tcW w:w="899" w:type="pct"/>
            <w:noWrap/>
          </w:tcPr>
          <w:p w14:paraId="50C6F66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General suppression via microbial reshaping</w:t>
            </w:r>
          </w:p>
        </w:tc>
        <w:tc>
          <w:tcPr>
            <w:tcW w:w="521" w:type="pct"/>
            <w:noWrap/>
          </w:tcPr>
          <w:p w14:paraId="7BE6962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oil</w:t>
            </w:r>
          </w:p>
        </w:tc>
        <w:tc>
          <w:tcPr>
            <w:tcW w:w="1301" w:type="pct"/>
            <w:noWrap/>
          </w:tcPr>
          <w:p w14:paraId="581AD80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80% disease reduction</w:t>
            </w:r>
          </w:p>
        </w:tc>
        <w:tc>
          <w:tcPr>
            <w:tcW w:w="575" w:type="pct"/>
            <w:noWrap/>
          </w:tcPr>
          <w:p w14:paraId="18DEE64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07/s00374-018-1303-8","ISSN":"0178-2762","author":[{"dropping-particle":"","family":"Shen","given":"Zongzhuan","non-dropping-particle":"","parse-names":false,"suffix":""},{"dropping-particle":"","family":"Xue","given":"Chao","non-dropping-particle":"","parse-names":false,"suffix":""},{"dropping-particle":"","family":"Taylor","given":"Paul W. J.","non-dropping-particle":"","parse-names":false,"suffix":""},{"dropping-particle":"","family":"Ou","given":"Yannan","non-dropping-particle":"","parse-names":false,"suffix":""},{"dropping-particle":"","family":"Wang","given":"Beibei","non-dropping-particle":"","parse-names":false,"suffix":""},{"dropping-particle":"","family":"Zhao","given":"Yan","non-dropping-particle":"","parse-names":false,"suffix":""},{"dropping-particle":"","family":"Ruan","given":"Yunze","non-dropping-particle":"","parse-names":false,"suffix":""},{"dropping-particle":"","family":"Li","given":"Rong","non-dropping-particle":"","parse-names":false,"suffix":""},{"dropping-particle":"","family":"Shen","given":"Qirong","non-dropping-particle":"","parse-names":false,"suffix":""}],"container-title":"Biology and Fertility of Soils","id":"ITEM-1","issue":"7","issued":{"date-parts":[["2018","10","28"]]},"page":"793-806","title":"Soil pre-fumigation could effectively improve the disease suppressiveness of biofertilizer to banana Fusarium wilt disease by reshaping the soil microbiome","type":"article-journal","volume":"54"},"uris":["http://www.mendeley.com/documents/?uuid=4ce3a480-d6d7-4902-91e1-9910b23ab0f5"]}],"mendeley":{"formattedCitation":"(Shen et al., 2018)","plainTextFormattedCitation":"(Shen et al., 2018)","previouslyFormattedCitation":"(Shen et al. 2018)"},"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hen et al., 2018)</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01DD255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442B577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treptomyces hygroscopicus</w:t>
            </w:r>
          </w:p>
        </w:tc>
        <w:tc>
          <w:tcPr>
            <w:tcW w:w="982" w:type="pct"/>
            <w:noWrap/>
          </w:tcPr>
          <w:p w14:paraId="4DC7F35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Endophyte screening</w:t>
            </w:r>
          </w:p>
        </w:tc>
        <w:tc>
          <w:tcPr>
            <w:tcW w:w="899" w:type="pct"/>
            <w:noWrap/>
          </w:tcPr>
          <w:p w14:paraId="0ACEE21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train 5-4</w:t>
            </w:r>
          </w:p>
        </w:tc>
        <w:tc>
          <w:tcPr>
            <w:tcW w:w="521" w:type="pct"/>
            <w:noWrap/>
          </w:tcPr>
          <w:p w14:paraId="3DC3660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oot of Piper austrosinense</w:t>
            </w:r>
          </w:p>
        </w:tc>
        <w:tc>
          <w:tcPr>
            <w:tcW w:w="1301" w:type="pct"/>
            <w:noWrap/>
          </w:tcPr>
          <w:p w14:paraId="0C2D780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educed disease index, induced plant defenses</w:t>
            </w:r>
          </w:p>
        </w:tc>
        <w:tc>
          <w:tcPr>
            <w:tcW w:w="575" w:type="pct"/>
            <w:noWrap/>
          </w:tcPr>
          <w:p w14:paraId="47617BF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94/PHYTO-11-21-0464-R","ISSN":"0031-949X","abstract":"Fusarium wilt of banana caused by Fusarium oxysporum f. sp. cubense tropical race 4 (Foc TR4) is one of the most disastrous fungal diseases. Biological control is a promising strategy for controlling Fusarium wilt of banana. To explore endophytic actinomycetes as biocontrol resources against Foc TR4, antagonistic strains were isolated from different tissues of medicinal plants. Here, a total of 144 actinomycetes were isolated and belonged to Nonomuraea, Kitasatospora, and Streptomyces. Forty-three isolates exhibited antifungal activities against Foc TR4. The strain labeled with 5-4 isolated from roots of Piper austrosinense had a broad-spectrum antifungal activity by the production of chitinase and β-1,3-glucanase and was identified as Streptomyces hygroscopicus subsp. hygroscopicus 5-4. Furthermore, disease index of banana wilt was significantly reduced by application of strain 5-4 in comparison with application of Foc TR4 alone. Exogenous application of strain 5-4 increased the expression levels of defense genes such as (PAL), peroxidase (POD), pathogenesis-related protein 1 (PR-1), hydrolytic enzymes (β-1,3-glucanase), lysin motif receptor kinase 1 (LYK-1), and mitogen-activated protein kinase 1 (MPK-1). The antifungal mechanism assay demonstrated that extracts of strain 5-4 inhibited spore gemination and hyphal growth of Foc TR4, and caused abnormally swollen, deformity, and rupture of Foc TR4 hypha. Thus, S. hygroscopicus subsp. hygroscopicus 5-4 could be used as a potential biological agent for controlling Fusarium wilt of banana.","author":[{"dropping-particle":"","family":"Yun","given":"Tianyan","non-dropping-particle":"","parse-names":false,"suffix":""},{"dropping-particle":"","family":"Jing","given":"Tao","non-dropping-particle":"","parse-names":false,"suffix":""},{"dropping-particle":"","family":"Zhou","given":"Dengbo","non-dropping-particle":"","parse-names":false,"suffix":""},{"dropping-particle":"","family":"Zhang","given":"Miaoyi","non-dropping-particle":"","parse-names":false,"suffix":""},{"dropping-particle":"","family":"Zhao","given":"Yankun","non-dropping-particle":"","parse-names":false,"suffix":""},{"dropping-particle":"","family":"Li","given":"Kai","non-dropping-particle":"","parse-names":false,"suffix":""},{"dropping-particle":"","family":"Zang","given":"Xiaoping","non-dropping-particle":"","parse-names":false,"suffix":""},{"dropping-particle":"","family":"Zhang","given":"Lu","non-dropping-particle":"","parse-names":false,"suffix":""},{"dropping-particle":"","family":"Xie","given":"Jianghui","non-dropping-particle":"","parse-names":false,"suffix":""},{"dropping-particle":"","family":"Wang","given":"Wei","non-dropping-particle":"","parse-names":false,"suffix":""}],"container-title":"Phytopathology®","id":"ITEM-1","issue":"9","issued":{"date-parts":[["2022","9"]]},"page":"1877-1885","title":"Potential biological control of endophytic Streptomyces sp. 5-4 against Fusarium wilt of banana caused by Fusarium oxysporum f. sp. cubense Tropical Race 4","type":"article-journal","volume":"112"},"uris":["http://www.mendeley.com/documents/?uuid=0e36fa29-7355-4314-8f47-a21fb1733199"]}],"mendeley":{"formattedCitation":"(Yun et al., 2022)","plainTextFormattedCitation":"(Yun et al., 2022)","previouslyFormattedCitation":"(Yun et al. 2022)"},"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Yun et al., 2022)</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5B1482F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1BED80E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Acremonium </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p.</w:t>
            </w:r>
          </w:p>
        </w:tc>
        <w:tc>
          <w:tcPr>
            <w:tcW w:w="982" w:type="pct"/>
            <w:noWrap/>
          </w:tcPr>
          <w:p w14:paraId="0177B82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Endophyte antifungal activity</w:t>
            </w:r>
          </w:p>
        </w:tc>
        <w:tc>
          <w:tcPr>
            <w:tcW w:w="899" w:type="pct"/>
            <w:noWrap/>
          </w:tcPr>
          <w:p w14:paraId="68E16A0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train Q34</w:t>
            </w:r>
          </w:p>
        </w:tc>
        <w:tc>
          <w:tcPr>
            <w:tcW w:w="521" w:type="pct"/>
            <w:noWrap/>
          </w:tcPr>
          <w:p w14:paraId="2AADFDB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Mangrove (Kandelia candel)</w:t>
            </w:r>
          </w:p>
        </w:tc>
        <w:tc>
          <w:tcPr>
            <w:tcW w:w="1301" w:type="pct"/>
            <w:noWrap/>
          </w:tcPr>
          <w:p w14:paraId="6FEB32F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Conidial deformation, reduced wilt incidence</w:t>
            </w:r>
          </w:p>
        </w:tc>
        <w:tc>
          <w:tcPr>
            <w:tcW w:w="575" w:type="pct"/>
            <w:noWrap/>
          </w:tcPr>
          <w:p w14:paraId="2D10082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ISSN":"1991-637X","author":[{"dropping-particle":"","family":"Liu","given":"Yuelian","non-dropping-particle":"","parse-names":false,"suffix":""},{"dropping-particle":"","family":"Lu","given":"Qingfang","non-dropping-particle":"","parse-names":false,"suffix":""}],"container-title":"African Journal of Agricultural Research","id":"ITEM-1","issue":"48","issued":{"date-parts":[["2013"]]},"page":"6241-6249","publisher":"Academic Journals","title":"Inhibitory effects of Acremonium sp. on Fusarium wilt in bananas","type":"article-journal","volume":"8"},"uris":["http://www.mendeley.com/documents/?uuid=5885e7a8-a33d-4748-ad94-789d57705e88"]}],"mendeley":{"formattedCitation":"(Liu and Lu, 2013)","plainTextFormattedCitation":"(Liu and Lu, 2013)","previouslyFormattedCitation":"(Liu and Lu 2013)"},"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Liu and Lu, 2013)</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6834EFE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3CF1720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urkholderia cenocepacia</w:t>
            </w:r>
          </w:p>
        </w:tc>
        <w:tc>
          <w:tcPr>
            <w:tcW w:w="982" w:type="pct"/>
            <w:noWrap/>
          </w:tcPr>
          <w:p w14:paraId="15AF919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In planta biocontrol</w:t>
            </w:r>
          </w:p>
        </w:tc>
        <w:tc>
          <w:tcPr>
            <w:tcW w:w="899" w:type="pct"/>
            <w:noWrap/>
          </w:tcPr>
          <w:p w14:paraId="0B721A8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train 869T2</w:t>
            </w:r>
          </w:p>
        </w:tc>
        <w:tc>
          <w:tcPr>
            <w:tcW w:w="521" w:type="pct"/>
            <w:noWrap/>
          </w:tcPr>
          <w:p w14:paraId="3370E63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 reeds, vetiver grass</w:t>
            </w:r>
          </w:p>
        </w:tc>
        <w:tc>
          <w:tcPr>
            <w:tcW w:w="1301" w:type="pct"/>
            <w:noWrap/>
          </w:tcPr>
          <w:p w14:paraId="0D3BB94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educed incidence, promoted growth</w:t>
            </w:r>
          </w:p>
        </w:tc>
        <w:tc>
          <w:tcPr>
            <w:tcW w:w="575" w:type="pct"/>
            <w:noWrap/>
          </w:tcPr>
          <w:p w14:paraId="473F733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07/s11104-014-2297-0","ISSN":"0032-079X","author":[{"dropping-particle":"","family":"Ho","given":"Ying-Ning","non-dropping-particle":"","parse-names":false,"suffix":""},{"dropping-particle":"","family":"Chiang","given":"Hsing-Mei","non-dropping-particle":"","parse-names":false,"suffix":""},{"dropping-particle":"","family":"Chao","given":"Chih-Ping","non-dropping-particle":"","parse-names":false,"suffix":""},{"dropping-particle":"","family":"Su","given":"Ching-Chung","non-dropping-particle":"","parse-names":false,"suffix":""},{"dropping-particle":"","family":"Hsu","given":"Hui-Fang","non-dropping-particle":"","parse-names":false,"suffix":""},{"dropping-particle":"","family":"Guo","given":"Chen-tong","non-dropping-particle":"","parse-names":false,"suffix":""},{"dropping-particle":"","family":"Hsieh","given":"Ju-Liang","non-dropping-particle":"","parse-names":false,"suffix":""},{"dropping-particle":"","family":"Huang","given":"Chieh-Chen","non-dropping-particle":"","parse-names":false,"suffix":""}],"container-title":"Plant and Soil","id":"ITEM-1","issue":"1-2","issued":{"date-parts":[["2015","2","19"]]},"page":"295-306","title":"In planta biocontrol of soilborne Fusarium wilt of banana through a plant endophytic bacterium, Burkholderia cenocepacia 869T2","type":"article-journal","volume":"387"},"uris":["http://www.mendeley.com/documents/?uuid=68fd6e63-a0b4-4ed1-84b2-3da4b22bd62c"]}],"mendeley":{"formattedCitation":"(Ho et al., 2015)","plainTextFormattedCitation":"(Ho et al., 2015)","previouslyFormattedCitation":"(Ho et al. 2015)"},"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Ho et al., 2015)</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3471B38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51E5789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erratia marcescens</w:t>
            </w:r>
          </w:p>
        </w:tc>
        <w:tc>
          <w:tcPr>
            <w:tcW w:w="982" w:type="pct"/>
            <w:noWrap/>
          </w:tcPr>
          <w:p w14:paraId="6B4F3D3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Endophyte antifungal activity</w:t>
            </w:r>
          </w:p>
        </w:tc>
        <w:tc>
          <w:tcPr>
            <w:tcW w:w="899" w:type="pct"/>
            <w:noWrap/>
          </w:tcPr>
          <w:p w14:paraId="59EC98C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train ITBB B5-1</w:t>
            </w:r>
          </w:p>
        </w:tc>
        <w:tc>
          <w:tcPr>
            <w:tcW w:w="521" w:type="pct"/>
            <w:noWrap/>
          </w:tcPr>
          <w:p w14:paraId="64AE323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ubber tree</w:t>
            </w:r>
          </w:p>
        </w:tc>
        <w:tc>
          <w:tcPr>
            <w:tcW w:w="1301" w:type="pct"/>
            <w:noWrap/>
          </w:tcPr>
          <w:p w14:paraId="09C8F74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78.7% disease reduction; strong enzyme activity</w:t>
            </w:r>
          </w:p>
        </w:tc>
        <w:tc>
          <w:tcPr>
            <w:tcW w:w="575" w:type="pct"/>
            <w:noWrap/>
          </w:tcPr>
          <w:p w14:paraId="7DC2C7A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371/journal.pone.0131974","ISSN":"1932-6203","author":[{"dropping-particle":"","family":"Tan","given":"Deguan","non-dropping-particle":"","parse-names":false,"suffix":""},{"dropping-particle":"","family":"Fu","given":"Lili","non-dropping-particle":"","parse-names":false,"suffix":""},{"dropping-particle":"","family":"Han","given":"Bingyin","non-dropping-particle":"","parse-names":false,"suffix":""},{"dropping-particle":"","family":"Sun","given":"Xuepiao","non-dropping-particle":"","parse-names":false,"suffix":""},{"dropping-particle":"","family":"Zheng","given":"Peng","non-dropping-particle":"","parse-names":false,"suffix":""},{"dropping-particle":"","family":"Zhang","given":"Jiaming","non-dropping-particle":"","parse-names":false,"suffix":""}],"container-title":"PLOS ONE","editor":[{"dropping-particle":"","family":"Zhang","given":"Xianlong","non-dropping-particle":"","parse-names":false,"suffix":""}],"id":"ITEM-1","issue":"7","issued":{"date-parts":[["2015","7","2"]]},"page":"e0131974","title":"Identification of an endophytic antifungal bacterial strain isolated from the rubber tree and its application in the biological control of banana Fusarium wilt","type":"article-journal","volume":"10"},"uris":["http://www.mendeley.com/documents/?uuid=30dfee13-d95a-4160-9d25-82e183ebcde8"]}],"mendeley":{"formattedCitation":"(Tan et al., 2015)","plainTextFormattedCitation":"(Tan et al., 2015)","previouslyFormattedCitation":"(Tan et al. 2015)"},"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Tan et al., 2015)</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7EDBEB7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0901DB1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 Pseudomonas</w:t>
            </w:r>
          </w:p>
        </w:tc>
        <w:tc>
          <w:tcPr>
            <w:tcW w:w="982" w:type="pct"/>
            <w:noWrap/>
          </w:tcPr>
          <w:p w14:paraId="273F34B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In vitro</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bacterization with endophytes and rhizobacteria</w:t>
            </w:r>
          </w:p>
        </w:tc>
        <w:tc>
          <w:tcPr>
            <w:tcW w:w="899" w:type="pct"/>
            <w:noWrap/>
          </w:tcPr>
          <w:p w14:paraId="3ED6E44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 subtili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EPB56, EPB10;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seudomonas fluorescen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Pf1</w:t>
            </w:r>
          </w:p>
        </w:tc>
        <w:tc>
          <w:tcPr>
            <w:tcW w:w="521" w:type="pct"/>
            <w:noWrap/>
          </w:tcPr>
          <w:p w14:paraId="5500DC7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 cultivars, plantation soils</w:t>
            </w:r>
          </w:p>
        </w:tc>
        <w:tc>
          <w:tcPr>
            <w:tcW w:w="1301" w:type="pct"/>
            <w:noWrap/>
          </w:tcPr>
          <w:p w14:paraId="1D16F5E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78% disease reduction; doubled yields</w:t>
            </w:r>
          </w:p>
        </w:tc>
        <w:tc>
          <w:tcPr>
            <w:tcW w:w="575" w:type="pct"/>
            <w:noWrap/>
          </w:tcPr>
          <w:p w14:paraId="14E3B67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07/s10658-017-1379-2","ISSN":"0929-1873","author":[{"dropping-particle":"","family":"Kavino","given":"M.","non-dropping-particle":"","parse-names":false,"suffix":""},{"dropping-particle":"","family":"Manoranjitham","given":"S. K.","non-dropping-particle":"","parse-names":false,"suffix":""}],"container-title":"European Journal of Plant Pathology","id":"ITEM-1","issue":"2","issued":{"date-parts":[["2018","6","12"]]},"page":"371-387","title":"In vitro bacterization of banana (Musa spp.) with native endophytic and rhizospheric bacterial isolates: Novel ways to combat Fusarium wilt","type":"article-journal","volume":"151"},"uris":["http://www.mendeley.com/documents/?uuid=ccf5cfcc-13b3-4924-9676-d23a0c48b84d"]}],"mendeley":{"formattedCitation":"(Kavino and Manoranjitham, 2018)","plainTextFormattedCitation":"(Kavino and Manoranjitham, 2018)","previouslyFormattedCitation":"(Kavino and Manoranjitham 2018)"},"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Kavino and Manoranjitham, 2018)</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12BB2CE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55E608B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usari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 Pseudomonas</w:t>
            </w:r>
          </w:p>
        </w:tc>
        <w:tc>
          <w:tcPr>
            <w:tcW w:w="982" w:type="pct"/>
            <w:noWrap/>
          </w:tcPr>
          <w:p w14:paraId="74E8C99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Nonpathogenic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 oxyspor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and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 fluorescen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as biocontrol</w:t>
            </w:r>
          </w:p>
        </w:tc>
        <w:tc>
          <w:tcPr>
            <w:tcW w:w="899" w:type="pct"/>
            <w:noWrap/>
          </w:tcPr>
          <w:p w14:paraId="218B7F4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Nonpathogenic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 oxyspor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 fluorescen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WCS 417</w:t>
            </w:r>
          </w:p>
        </w:tc>
        <w:tc>
          <w:tcPr>
            <w:tcW w:w="521" w:type="pct"/>
            <w:noWrap/>
          </w:tcPr>
          <w:p w14:paraId="7F9E885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Healthy banana roots</w:t>
            </w:r>
          </w:p>
        </w:tc>
        <w:tc>
          <w:tcPr>
            <w:tcW w:w="1301" w:type="pct"/>
            <w:noWrap/>
          </w:tcPr>
          <w:p w14:paraId="7FE1E26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Greenhouse success; no field protection</w:t>
            </w:r>
          </w:p>
        </w:tc>
        <w:tc>
          <w:tcPr>
            <w:tcW w:w="575" w:type="pct"/>
            <w:noWrap/>
          </w:tcPr>
          <w:p w14:paraId="17B841A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94/PDIS-06-10-0409","ISSN":"0191-2917","abstract":"Nonpathogenic Fusarium oxysporum endophytes from healthy banana roots were evaluated for their ability to reduce Fusarium wilt of banana (Panama disease). Isolates were identified morphologically and by using species-specific primers. Pathogenicity was confirmed by inoculating banana plantlets in the greenhouse. Nonpathogenic F. oxysporum isolates were grouped into 14 haplotype groups by polymerase chain reaction restriction fragment length polymorphism analysis of the intergenic spacer region, and representative isolates evaluated for biocontrol of F. oxysporum f. sp. cubense. In the greenhouse, 10 nonpathogenic F. oxysporum isolates were able to significantly reduce Fusarium wilt of banana. The isolate that protected banana plantlets best in the greenhouse, a nonpathogenic F. oxysporum from the root rhizosphere, and Pseudomonas fluorescens WCS 417 were then field tested. When the putative biological control organisms were tested in the field, neither the nonpathogenic F. oxysporum, P. fluorescens, nor combinations thereof reduced Fusarium wilt development significantly. A number of factors could contribute to the lack of field protection, including soil microbial and chemical composition and reduced survival of biocontrol organisms in banana roots. A lack of knowledge regarding the etiology of Fusarium wilt of ‘Cavendish’ banana in the subtropics and the effect of F. oxysporum f. sp. cubense race and banana cultivar in protection of banana by biocontrol organisms should be further investigated.","author":[{"dropping-particle":"","family":"Belgrove","given":"A.","non-dropping-particle":"","parse-names":false,"suffix":""},{"dropping-particle":"","family":"Steinberg","given":"C.","non-dropping-particle":"","parse-names":false,"suffix":""},{"dropping-particle":"","family":"Viljoen","given":"A.","non-dropping-particle":"","parse-names":false,"suffix":""}],"container-title":"Plant Disease","id":"ITEM-1","issue":"8","issued":{"date-parts":[["2011","8"]]},"page":"951-959","title":"Evaluation of Nonpathogenic Fusarium oxysporum and Pseudomonas fluorescens for Panama Disease Control","type":"article-journal","volume":"95"},"uris":["http://www.mendeley.com/documents/?uuid=6abd9fc5-db01-4905-a769-4ca3367ee17e"]}],"mendeley":{"formattedCitation":"(Belgrove et al., 2011)","plainTextFormattedCitation":"(Belgrove et al., 2011)","previouslyFormattedCitation":"(Belgrove et al. 2011)"},"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elgrove et al., 2011)</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5429C5C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31B5C10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richoderma</w:t>
            </w:r>
          </w:p>
        </w:tc>
        <w:tc>
          <w:tcPr>
            <w:tcW w:w="982" w:type="pct"/>
            <w:noWrap/>
          </w:tcPr>
          <w:p w14:paraId="24BBFF9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Combined rhizospheric and endophytic</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 Trichoderma</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isolates</w:t>
            </w:r>
          </w:p>
        </w:tc>
        <w:tc>
          <w:tcPr>
            <w:tcW w:w="899" w:type="pct"/>
            <w:noWrap/>
          </w:tcPr>
          <w:p w14:paraId="5B4924F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richoderma</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sp. NRCB3 +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 asperell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Prr2</w:t>
            </w:r>
          </w:p>
        </w:tc>
        <w:tc>
          <w:tcPr>
            <w:tcW w:w="521" w:type="pct"/>
            <w:noWrap/>
          </w:tcPr>
          <w:p w14:paraId="201BDAC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Foc-resistant banana accessions</w:t>
            </w:r>
          </w:p>
        </w:tc>
        <w:tc>
          <w:tcPr>
            <w:tcW w:w="1301" w:type="pct"/>
            <w:noWrap/>
          </w:tcPr>
          <w:p w14:paraId="67A5670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100% disease reduction in greenhouse; field disease reduction</w:t>
            </w:r>
          </w:p>
        </w:tc>
        <w:tc>
          <w:tcPr>
            <w:tcW w:w="575" w:type="pct"/>
            <w:noWrap/>
          </w:tcPr>
          <w:p w14:paraId="4F6E43B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80/09583157.2015.1036727","ISSN":"0958-3157","author":[{"dropping-particle":"","family":"Thangavelu","given":"Raman","non-dropping-particle":"","parse-names":false,"suffix":""},{"dropping-particle":"","family":"Gopi","given":"Muthukathan","non-dropping-particle":"","parse-names":false,"suffix":""}],"container-title":"Biocontrol Science and Technology","id":"ITEM-1","issue":"10","issued":{"date-parts":[["2015","10","3"]]},"page":"1147-1164","title":"Combined application of native Trichoderma isolates possessing multiple functions for the control of Fusarium wilt disease in banana cv. Grand Naine","type":"article-journal","volume":"25"},"uris":["http://www.mendeley.com/documents/?uuid=76a86596-7575-4ebb-b41d-2db33eac5a3a"]}],"mendeley":{"formattedCitation":"(Thangavelu and Gopi, 2015)","plainTextFormattedCitation":"(Thangavelu and Gopi, 2015)","previouslyFormattedCitation":"(Thangavelu and Gopi 2015)"},"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Thangavelu and Gopi, 2015)</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4E1D440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619684B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richoderma</w:t>
            </w:r>
          </w:p>
        </w:tc>
        <w:tc>
          <w:tcPr>
            <w:tcW w:w="982" w:type="pct"/>
            <w:noWrap/>
          </w:tcPr>
          <w:p w14:paraId="666E5D9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Mass production of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 viride</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NRCB1</w:t>
            </w:r>
          </w:p>
        </w:tc>
        <w:tc>
          <w:tcPr>
            <w:tcW w:w="899" w:type="pct"/>
            <w:noWrap/>
          </w:tcPr>
          <w:p w14:paraId="330A108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richoderma viride</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NRCB1</w:t>
            </w:r>
          </w:p>
        </w:tc>
        <w:tc>
          <w:tcPr>
            <w:tcW w:w="521" w:type="pct"/>
            <w:noWrap/>
          </w:tcPr>
          <w:p w14:paraId="2429B3C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 rhizosphere</w:t>
            </w:r>
          </w:p>
        </w:tc>
        <w:tc>
          <w:tcPr>
            <w:tcW w:w="1301" w:type="pct"/>
            <w:noWrap/>
          </w:tcPr>
          <w:p w14:paraId="6EE1FEB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80% disease reduction; increased plant growth</w:t>
            </w:r>
          </w:p>
        </w:tc>
        <w:tc>
          <w:tcPr>
            <w:tcW w:w="575" w:type="pct"/>
            <w:noWrap/>
          </w:tcPr>
          <w:p w14:paraId="6EF5287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bstract":"Thirty-one isolates of Trichoderma viride, out of 110 isolates of Trichoderma spp. isolated from the rhizosphere of banana were effective in the initial screening tests conducted in vitro against banana wilt pathogen Fusarium oxysporum f.sp. cubense (Foc). These 31 isolates of Trichoderma viride and 6 isolates of other species of Trichoderma viz., T. viride-6, T. harzianum, T. koningii, T. pseudokoningii and T. hamatum, were subjected to intensive in vitro screening by dual culture and spore germination assay. Among these, T. viride isolate NRCB1 resulted in the maximum reduction in mycelial growth and spore germination. Different organic substrates were tested with two jaggery concentrations (1 and 5%) to mass-produce this isolate. The results showed that the fastest coverage of the entire substrate (5 days) as well as high population density (6 × 10 31 CFU/g of material) occurred in rice chaffy grains added with 5% jaggery solution, compared to other substrates. Studies on shelf life indicated that population density of T. viride NRCB1 was significantly higher in rice chaffy grains formulation at both storage temperature (37 and 25°C), even after 5 months compared to other substrates and talc powder formulation. The pot culture and field studies indicated that the soil application of T. viride NRCB1 as chaffy grain formulation significantly reduced the Fusarium wilt disease of banana (up to 80%) and increased the plant growth parameters as compared to the talc powder formulation. The analyses of induction of PO and PAL and total phenolic content both in T. viride applied and Foc challenge inoculated plants revealed that these were significantly higher compared to control plants and plants inoculated with the pathogen (Foc) plants alone.","author":[{"dropping-particle":"","family":"Thangavelu","given":"Raman","non-dropping-particle":"","parse-names":false,"suffix":""},{"dropping-particle":"","family":"Mustaffa","given":"Mohammed","non-dropping-particle":"","parse-names":false,"suffix":""}],"container-title":"Tree and Forestry Science and Biotechnology","id":"ITEM-1","issue":"2","issued":{"date-parts":[["2010"]]},"page":"76-84","title":"A potential isolate of Trichoderma viride NRCB1 and its mass production for the effective management of Fusarium wilt disease in banana","type":"article-journal","volume":"4"},"uris":["http://www.mendeley.com/documents/?uuid=cda472d5-4949-47d3-8a94-6fd5f70ad5a3"]}],"mendeley":{"formattedCitation":"(Thangavelu and Mustaffa, 2010)","plainTextFormattedCitation":"(Thangavelu and Mustaffa, 2010)","previouslyFormattedCitation":"(Thangavelu and Mustaffa 2010)"},"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Thangavelu and Mustaffa, 2010)</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50DABDA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53C6A2D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richoderma</w:t>
            </w:r>
          </w:p>
        </w:tc>
        <w:tc>
          <w:tcPr>
            <w:tcW w:w="982" w:type="pct"/>
            <w:noWrap/>
          </w:tcPr>
          <w:p w14:paraId="06611E9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 harzian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isolates with resistant cultivars</w:t>
            </w:r>
          </w:p>
        </w:tc>
        <w:tc>
          <w:tcPr>
            <w:tcW w:w="899" w:type="pct"/>
            <w:noWrap/>
          </w:tcPr>
          <w:p w14:paraId="56DE771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richoderma harzian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TH UH, TH13</w:t>
            </w:r>
          </w:p>
        </w:tc>
        <w:tc>
          <w:tcPr>
            <w:tcW w:w="521" w:type="pct"/>
            <w:noWrap/>
          </w:tcPr>
          <w:p w14:paraId="2F8AB19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Unknown</w:t>
            </w:r>
          </w:p>
        </w:tc>
        <w:tc>
          <w:tcPr>
            <w:tcW w:w="1301" w:type="pct"/>
            <w:noWrap/>
          </w:tcPr>
          <w:p w14:paraId="76CB2B8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No greenhouse reduction; delayed field symptoms in some cultivars</w:t>
            </w:r>
          </w:p>
        </w:tc>
        <w:tc>
          <w:tcPr>
            <w:tcW w:w="575" w:type="pct"/>
            <w:noWrap/>
          </w:tcPr>
          <w:p w14:paraId="6B5256D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7660/ActaHortic.2013.975.18","ISSN":"0567-7572","author":[{"dropping-particle":"","family":"Wibowo","given":"A.","non-dropping-particle":"","parse-names":false,"suffix":""},{"dropping-particle":"","family":"Santosa","given":"A.T.","non-dropping-particle":"","parse-names":false,"suffix":""},{"dropping-particle":"","family":"Subandiyah","given":"S.","non-dropping-particle":"","parse-names":false,"suffix":""},{"dropping-particle":"","family":"Hermanto","given":"C.","non-dropping-particle":"","parse-names":false,"suffix":""},{"dropping-particle":"","family":"Taylor","given":"M.F.P.","non-dropping-particle":"","parse-names":false,"suffix":""}],"container-title":"Acta Horticulturae","id":"ITEM-1","issue":"975","issued":{"date-parts":[["2013","2"]]},"page":"173-177","title":"Control of Fusarium wilt of banana by using Trichoderma harzianum and resistant banana cultivars","type":"article-journal"},"uris":["http://www.mendeley.com/documents/?uuid=6f13bed4-97d8-4bad-8c6e-444751950a47"]}],"mendeley":{"formattedCitation":"(Wibowo et al., 2013)","plainTextFormattedCitation":"(Wibowo et al., 2013)","previouslyFormattedCitation":"(Wibowo et al. 2013)"},"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ibowo et al., 2013)</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7B98C6C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72AA0B5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 Trichoderma</w:t>
            </w:r>
          </w:p>
        </w:tc>
        <w:tc>
          <w:tcPr>
            <w:tcW w:w="982" w:type="pct"/>
            <w:noWrap/>
          </w:tcPr>
          <w:p w14:paraId="00816BB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Commercial microbiological products (PHC Biopak, ECO-</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 Rhizatech</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t>
            </w:r>
          </w:p>
        </w:tc>
        <w:tc>
          <w:tcPr>
            <w:tcW w:w="899" w:type="pct"/>
            <w:noWrap/>
          </w:tcPr>
          <w:p w14:paraId="000CEE3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spp.,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 harzian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mycorrhiza</w:t>
            </w:r>
          </w:p>
        </w:tc>
        <w:tc>
          <w:tcPr>
            <w:tcW w:w="521" w:type="pct"/>
            <w:noWrap/>
          </w:tcPr>
          <w:p w14:paraId="0B1BA56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Commercial products</w:t>
            </w:r>
          </w:p>
        </w:tc>
        <w:tc>
          <w:tcPr>
            <w:tcW w:w="1301" w:type="pct"/>
            <w:noWrap/>
          </w:tcPr>
          <w:p w14:paraId="3EA605B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Variable suppression (47–68% Foc reduction)</w:t>
            </w:r>
          </w:p>
        </w:tc>
        <w:tc>
          <w:tcPr>
            <w:tcW w:w="575" w:type="pct"/>
            <w:noWrap/>
          </w:tcPr>
          <w:p w14:paraId="023663A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3923/ijss.2015.45.62","ISSN":"18164978","author":[{"dropping-particle":"","family":"Mukhongo","given":"R.W.","non-dropping-particle":"","parse-names":false,"suffix":""},{"dropping-particle":"","family":"Kavoo-Mwan","given":"M.A.","non-dropping-particle":"","parse-names":false,"suffix":""},{"dropping-particle":"","family":"Kahangi","given":"M.E.","non-dropping-particle":"","parse-names":false,"suffix":""},{"dropping-particle":"","family":"Ateka","given":"E.M.","non-dropping-particle":"","parse-names":false,"suffix":""},{"dropping-particle":"","family":"Were","given":"A.B.","non-dropping-particle":"","parse-names":false,"suffix":""},{"dropping-particle":"","family":"Okalebo","given":"J.R.","non-dropping-particle":"","parse-names":false,"suffix":""},{"dropping-particle":"","family":"Mutegi","given":"M.E.","non-dropping-particle":"","parse-names":false,"suffix":""},{"dropping-particle":"","family":"Mwangi","given":"K.E.","non-dropping-particle":"","parse-names":false,"suffix":""},{"dropping-particle":"","family":"Tepeni","given":"T.T.","non-dropping-particle":"","parse-names":false,"suffix":""},{"dropping-particle":"","family":"Njuguini","given":"K.S.","non-dropping-particle":"","parse-names":false,"suffix":""},{"dropping-particle":"","family":"Onguso","given":"J.M.","non-dropping-particle":"","parse-names":false,"suffix":""},{"dropping-particle":"","family":"Okoth","given":"S.A.","non-dropping-particle":"","parse-names":false,"suffix":""},{"dropping-particle":"","family":"Jefwa","given":"J.M.","non-dropping-particle":"","parse-names":false,"suffix":""}],"container-title":"International Journal of Soil Science","id":"ITEM-1","issue":"2","issued":{"date-parts":[["2015","3","15"]]},"page":"45-62","title":"Occurrence of Arbuscular Mycorrhizal Fungi and Fusarium in TC Banana Rhizosphere Inoculated with Microbiological Products in Different Soils in Kenya","type":"article-journal","volume":"10"},"uris":["http://www.mendeley.com/documents/?uuid=bbf5fbca-5655-45bd-9ade-a3d6eff0e8d6"]}],"mendeley":{"formattedCitation":"(Mukhongo et al., 2015)","plainTextFormattedCitation":"(Mukhongo et al., 2015)","previouslyFormattedCitation":"(Mukhongo et al. 2015)"},"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Mukhongo et al., 2015)</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5E35B82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2F0E3EA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seudomona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 Bacillus</w:t>
            </w:r>
          </w:p>
        </w:tc>
        <w:tc>
          <w:tcPr>
            <w:tcW w:w="982" w:type="pct"/>
            <w:noWrap/>
          </w:tcPr>
          <w:p w14:paraId="5086310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otanical formulations + biocontrol agents</w:t>
            </w:r>
          </w:p>
        </w:tc>
        <w:tc>
          <w:tcPr>
            <w:tcW w:w="899" w:type="pct"/>
            <w:noWrap/>
          </w:tcPr>
          <w:p w14:paraId="4712F73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seudomonas fluorescen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Pf1,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 subtili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TRC 54</w:t>
            </w:r>
          </w:p>
        </w:tc>
        <w:tc>
          <w:tcPr>
            <w:tcW w:w="521" w:type="pct"/>
            <w:noWrap/>
          </w:tcPr>
          <w:p w14:paraId="3DA3AD0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Unknown</w:t>
            </w:r>
          </w:p>
        </w:tc>
        <w:tc>
          <w:tcPr>
            <w:tcW w:w="1301" w:type="pct"/>
            <w:noWrap/>
          </w:tcPr>
          <w:p w14:paraId="4B311B5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75% field disease reduction</w:t>
            </w:r>
          </w:p>
        </w:tc>
        <w:tc>
          <w:tcPr>
            <w:tcW w:w="575" w:type="pct"/>
            <w:noWrap/>
          </w:tcPr>
          <w:p w14:paraId="35F39F5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16/j.biocontrol.2011.02.010","ISSN":"10499644","author":[{"dropping-particle":"","family":"Akila","given":"R.","non-dropping-particle":"","parse-names":false,"suffix":""},{"dropping-particle":"","family":"Rajendran","given":"L.","non-dropping-particle":"","parse-names":false,"suffix":""},{"dropping-particle":"","family":"Harish","given":"S.","non-dropping-particle":"","parse-names":false,"suffix":""},{"dropping-particle":"","family":"Saveetha","given":"K.","non-dropping-particle":"","parse-names":false,"suffix":""},{"dropping-particle":"","family":"Raguchander","given":"T.","non-dropping-particle":"","parse-names":false,"suffix":""},{"dropping-particle":"","family":"Samiyappan","given":"R.","non-dropping-particle":"","parse-names":false,"suffix":""}],"container-title":"Biological Control","id":"ITEM-1","issue":"3","issued":{"date-parts":[["2011","6"]]},"page":"175-183","title":"Combined application of botanical formulations and biocontrol agents for the management of Fusarium oxysporum f. sp. cubense (Foc) causing Fusarium wilt in banana","type":"article-journal","volume":"57"},"uris":["http://www.mendeley.com/documents/?uuid=4c0763f2-17b5-4bc9-a626-f69af0462278"]}],"mendeley":{"formattedCitation":"(Akila et al., 2011)","plainTextFormattedCitation":"(Akila et al., 2011)","previouslyFormattedCitation":"(Akila et al. 2011)"},"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kila et al., 2011)</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654D8B0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4DE6BCA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w:t>
            </w:r>
          </w:p>
        </w:tc>
        <w:tc>
          <w:tcPr>
            <w:tcW w:w="982" w:type="pct"/>
            <w:noWrap/>
          </w:tcPr>
          <w:p w14:paraId="27E068F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Bioorganic fertilizer (BIO) with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 amyloliquefacien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NJN-6</w:t>
            </w:r>
          </w:p>
        </w:tc>
        <w:tc>
          <w:tcPr>
            <w:tcW w:w="899" w:type="pct"/>
            <w:noWrap/>
          </w:tcPr>
          <w:p w14:paraId="6728008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 amyloliquefacien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NJN-6</w:t>
            </w:r>
          </w:p>
        </w:tc>
        <w:tc>
          <w:tcPr>
            <w:tcW w:w="521" w:type="pct"/>
            <w:noWrap/>
          </w:tcPr>
          <w:p w14:paraId="04A946B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Disease-suppressive soil</w:t>
            </w:r>
          </w:p>
        </w:tc>
        <w:tc>
          <w:tcPr>
            <w:tcW w:w="1301" w:type="pct"/>
            <w:noWrap/>
          </w:tcPr>
          <w:p w14:paraId="6D0A7DC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68.5% disease reduction; doubled yield</w:t>
            </w:r>
          </w:p>
        </w:tc>
        <w:tc>
          <w:tcPr>
            <w:tcW w:w="575" w:type="pct"/>
            <w:noWrap/>
          </w:tcPr>
          <w:p w14:paraId="4687DD9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38/srep11124","ISSN":"2045-2322","abstract":"Panama disease caused by Fusarium oxysporum f. sp. cubense infection on banana is devastating banana plantations worldwide. Biological control has been proposed to suppress Panama disease, though the stability and survival of bio-control microorganisms in field setting is largely unknown. In order to develop a bio-control strategy for this disease, 16S rRNA gene sequencing was used to assess the microbial community of a disease-suppressive soil. Bacillus was identified as the dominant bacterial group in the suppressive soil. For this reason, B. amyloliquefaciens NJN-6 isolated from the suppressive soil was selected as a potential bio-control agent. A bioorganic fertilizer (BIO), formulated by combining this isolate with compost, was applied in nursery pots to assess the bio-control of Panama disease. Results showed that BIO significantly decreased disease incidence by 68.5%, resulting in a doubled yield. Moreover, bacterial community structure was significantly correlated to disease incidence and yield and Bacillus colonization was negatively correlated with pathogen abundance and disease incidence, but positively correlated to yield. In total, the application of BIO altered the rhizo-bacterial community by establishing beneficial strains that dominated the microbial community and decreased pathogen colonization in the banana rhizosphere, which plays an important role in the management of Panama disease.","author":[{"dropping-particle":"","family":"Xue","given":"Chao","non-dropping-particle":"","parse-names":false,"suffix":""},{"dropping-particle":"","family":"Ryan Penton","given":"C.","non-dropping-particle":"","parse-names":false,"suffix":""},{"dropping-particle":"","family":"Shen","given":"Zongzhuan","non-dropping-particle":"","parse-names":false,"suffix":""},{"dropping-particle":"","family":"Zhang","given":"Ruifu","non-dropping-particle":"","parse-names":false,"suffix":""},{"dropping-particle":"","family":"Huang","given":"Qiwei","non-dropping-particle":"","parse-names":false,"suffix":""},{"dropping-particle":"","family":"Li","given":"Rong","non-dropping-particle":"","parse-names":false,"suffix":""},{"dropping-particle":"","family":"Ruan","given":"Yunze","non-dropping-particle":"","parse-names":false,"suffix":""},{"dropping-particle":"","family":"Shen","given":"Qirong","non-dropping-particle":"","parse-names":false,"suffix":""}],"container-title":"Scientific Reports","id":"ITEM-1","issue":"1","issued":{"date-parts":[["2015","8","5"]]},"page":"11124","title":"Manipulating the banana rhizosphere microbiome for biological control of Panama disease","type":"article-journal","volume":"5"},"uris":["http://www.mendeley.com/documents/?uuid=fc150599-ca63-4c2f-aa0e-aa222dc3696b"]}],"mendeley":{"formattedCitation":"(Xue et al., 2015)","plainTextFormattedCitation":"(Xue et al., 2015)","previouslyFormattedCitation":"(Xue et al. 2015)"},"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Xue et al., 2015)</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2A21C7F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6ADA7D5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w:t>
            </w:r>
          </w:p>
        </w:tc>
        <w:tc>
          <w:tcPr>
            <w:tcW w:w="982" w:type="pct"/>
            <w:noWrap/>
          </w:tcPr>
          <w:p w14:paraId="5B06E2C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Bioorganic fertilizer with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 amyloliquefacien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W19</w:t>
            </w:r>
          </w:p>
        </w:tc>
        <w:tc>
          <w:tcPr>
            <w:tcW w:w="899" w:type="pct"/>
            <w:noWrap/>
          </w:tcPr>
          <w:p w14:paraId="3237798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 amyloliquefacien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W19</w:t>
            </w:r>
          </w:p>
        </w:tc>
        <w:tc>
          <w:tcPr>
            <w:tcW w:w="521" w:type="pct"/>
            <w:noWrap/>
          </w:tcPr>
          <w:p w14:paraId="153D626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Unknown</w:t>
            </w:r>
          </w:p>
        </w:tc>
        <w:tc>
          <w:tcPr>
            <w:tcW w:w="1301" w:type="pct"/>
            <w:noWrap/>
          </w:tcPr>
          <w:p w14:paraId="6EF575D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Promoted growth; suppressed wilt</w:t>
            </w:r>
          </w:p>
        </w:tc>
        <w:tc>
          <w:tcPr>
            <w:tcW w:w="575" w:type="pct"/>
            <w:noWrap/>
          </w:tcPr>
          <w:p w14:paraId="59B5AFB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16/S1002-0160(15)60083-2","ISSN":"10020160","author":[{"dropping-particle":"","family":"Wang","given":"Beibei","non-dropping-particle":"","parse-names":false,"suffix":""},{"dropping-particle":"","family":"Shen","given":"Zongzhuan","non-dropping-particle":"","parse-names":false,"suffix":""},{"dropping-particle":"","family":"Zhang","given":"Fengge","non-dropping-particle":"","parse-names":false,"suffix":""},{"dropping-particle":"","family":"Raza","given":"Waseem","non-dropping-particle":"","parse-names":false,"suffix":""},{"dropping-particle":"","family":"Yuan","given":"Jim","non-dropping-particle":"","parse-names":false,"suffix":""},{"dropping-particle":"","family":"Huang","given":"Rong","non-dropping-particle":"","parse-names":false,"suffix":""},{"dropping-particle":"","family":"Ruan","given":"Yunze","non-dropping-particle":"","parse-names":false,"suffix":""},{"dropping-particle":"","family":"Li","given":"Rong","non-dropping-particle":"","parse-names":false,"suffix":""},{"dropping-particle":"","family":"Shen","given":"Qirong","non-dropping-particle":"","parse-names":false,"suffix":""}],"container-title":"Pedosphere","id":"ITEM-1","issue":"5","issued":{"date-parts":[["2016","10"]]},"page":"733-744","title":"Bacillus amyloliquefaciens Strain W19 can Promote Growth and Yield and Suppress Fusarium Wilt in Banana Under Greenhouse and Field Conditions","type":"article-journal","volume":"26"},"uris":["http://www.mendeley.com/documents/?uuid=442a4cea-fd87-4afb-a9e8-608e67fd3a0f"]}],"mendeley":{"formattedCitation":"(Wang et al., 2016)","plainTextFormattedCitation":"(Wang et al., 2016)","previouslyFormattedCitation":"(Wang et al. 2016)"},"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ang et al., 2016)</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45694F3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6D01C83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usarium</w:t>
            </w:r>
          </w:p>
        </w:tc>
        <w:tc>
          <w:tcPr>
            <w:tcW w:w="982" w:type="pct"/>
            <w:noWrap/>
          </w:tcPr>
          <w:p w14:paraId="786BC71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Nonpathogenic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 oxyspor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isolates</w:t>
            </w:r>
          </w:p>
        </w:tc>
        <w:tc>
          <w:tcPr>
            <w:tcW w:w="899" w:type="pct"/>
            <w:noWrap/>
          </w:tcPr>
          <w:p w14:paraId="59C2A69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Nonpathogenic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 oxyspor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Ro-3</w:t>
            </w:r>
          </w:p>
        </w:tc>
        <w:tc>
          <w:tcPr>
            <w:tcW w:w="521" w:type="pct"/>
            <w:noWrap/>
          </w:tcPr>
          <w:p w14:paraId="1B7D967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 rhizosphere</w:t>
            </w:r>
          </w:p>
        </w:tc>
        <w:tc>
          <w:tcPr>
            <w:tcW w:w="1301" w:type="pct"/>
            <w:noWrap/>
          </w:tcPr>
          <w:p w14:paraId="3C033CF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89% disease reduction in pot; 80% in field</w:t>
            </w:r>
          </w:p>
        </w:tc>
        <w:tc>
          <w:tcPr>
            <w:tcW w:w="575" w:type="pct"/>
            <w:noWrap/>
          </w:tcPr>
          <w:p w14:paraId="634767E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71/AP08071","ISSN":"0815-3191","author":[{"dropping-particle":"","family":"Thangavelu","given":"R.","non-dropping-particle":"","parse-names":false,"suffix":""},{"dropping-particle":"","family":"Jayanthi","given":"A.","non-dropping-particle":"","parse-names":false,"suffix":""}],"container-title":"Australasian Plant Pathology","id":"ITEM-1","issue":"1","issued":{"date-parts":[["2009"]]},"page":"13","title":"RFLP analysis of rDNA-ITS regions of native non-pathogenic Fusarium oxysporum isolates and their field evaluation for the suppression of Fusarium wilt disease of banana","type":"article-journal","volume":"38"},"uris":["http://www.mendeley.com/documents/?uuid=7fe7b5ea-920a-4fd8-b163-781aea121a56"]}],"mendeley":{"formattedCitation":"(Thangavelu and Jayanthi, 2009)","plainTextFormattedCitation":"(Thangavelu and Jayanthi, 2009)","previouslyFormattedCitation":"(Thangavelu and Jayanthi 2009)"},"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Thangavelu and Jayanthi, 2009)</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58089FB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74111CC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usari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 Serratia</w:t>
            </w:r>
          </w:p>
        </w:tc>
        <w:tc>
          <w:tcPr>
            <w:tcW w:w="982" w:type="pct"/>
            <w:noWrap/>
          </w:tcPr>
          <w:p w14:paraId="4F8A5E7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Endophytic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 oxyspor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UPM31P1 +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erratia marcescen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UPM39B3</w:t>
            </w:r>
          </w:p>
        </w:tc>
        <w:tc>
          <w:tcPr>
            <w:tcW w:w="899" w:type="pct"/>
            <w:noWrap/>
          </w:tcPr>
          <w:p w14:paraId="0A575A2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usarium oxyspor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UPM31P1,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erratia marcescen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UPM39B3</w:t>
            </w:r>
          </w:p>
        </w:tc>
        <w:tc>
          <w:tcPr>
            <w:tcW w:w="521" w:type="pct"/>
            <w:noWrap/>
          </w:tcPr>
          <w:p w14:paraId="5429FF8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ild bananas</w:t>
            </w:r>
          </w:p>
        </w:tc>
        <w:tc>
          <w:tcPr>
            <w:tcW w:w="1301" w:type="pct"/>
            <w:noWrap/>
          </w:tcPr>
          <w:p w14:paraId="6A3CBFD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Delayed symptoms (6 weeks); no long-term control</w:t>
            </w:r>
          </w:p>
        </w:tc>
        <w:tc>
          <w:tcPr>
            <w:tcW w:w="575" w:type="pct"/>
            <w:noWrap/>
          </w:tcPr>
          <w:p w14:paraId="3797DD1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7660/ActaHortic.2009.828.13","ISSN":"0567-7572","author":[{"dropping-particle":"","family":"Ting","given":"A.S.Y.","non-dropping-particle":"","parse-names":false,"suffix":""},{"dropping-particle":"","family":"Sariah","given":"M.","non-dropping-particle":"","parse-names":false,"suffix":""},{"dropping-particle":"","family":"Kadir","given":"J.","non-dropping-particle":"","parse-names":false,"suffix":""},{"dropping-particle":"","family":"Gurmit","given":"S.","non-dropping-particle":"","parse-names":false,"suffix":""}],"container-title":"Acta Horticulturae","id":"ITEM-1","issue":"828","issued":{"date-parts":[["2009","5"]]},"page":"139-144","title":"Field evaluation of non-pathogenic Fusarium oxysporum isolates UPM31P1 and UPM39B3 for the control of Fusarium wilt in ‘Pisang Berangan’ (Musa, AAA)","type":"article-journal"},"uris":["http://www.mendeley.com/documents/?uuid=f6e689a0-f396-447d-9509-26a1733282ba"]}],"mendeley":{"formattedCitation":"(Ting et al., 2009b)","plainTextFormattedCitation":"(Ting et al., 2009b)","previouslyFormattedCitation":"(Ting et al. 2009b)"},"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Ting et al., 2009b)</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1630B82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5DE4988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Mycorrhiza</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 Trichoderma</w:t>
            </w:r>
          </w:p>
        </w:tc>
        <w:tc>
          <w:tcPr>
            <w:tcW w:w="982" w:type="pct"/>
            <w:noWrap/>
          </w:tcPr>
          <w:p w14:paraId="25BB895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AM fungi +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 harzian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 fluorescens</w:t>
            </w:r>
          </w:p>
        </w:tc>
        <w:tc>
          <w:tcPr>
            <w:tcW w:w="899" w:type="pct"/>
            <w:noWrap/>
          </w:tcPr>
          <w:p w14:paraId="268FDD5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Glomus mosseae</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richoderma harzianum</w:t>
            </w:r>
          </w:p>
        </w:tc>
        <w:tc>
          <w:tcPr>
            <w:tcW w:w="521" w:type="pct"/>
            <w:noWrap/>
          </w:tcPr>
          <w:p w14:paraId="782A2DA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Unknown</w:t>
            </w:r>
          </w:p>
        </w:tc>
        <w:tc>
          <w:tcPr>
            <w:tcW w:w="1301" w:type="pct"/>
            <w:noWrap/>
          </w:tcPr>
          <w:p w14:paraId="05279AC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75% bunch weight increase; reduced Foc population</w:t>
            </w:r>
          </w:p>
        </w:tc>
        <w:tc>
          <w:tcPr>
            <w:tcW w:w="575" w:type="pct"/>
            <w:noWrap/>
          </w:tcPr>
          <w:p w14:paraId="5B6A404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80/09583150903438439","ISSN":"0958-3157","author":[{"dropping-particle":"","family":"Mohandas","given":"Sukhada","non-dropping-particle":"","parse-names":false,"suffix":""},{"dropping-particle":"","family":"Manjula","given":"R.","non-dropping-particle":"","parse-names":false,"suffix":""},{"dropping-particle":"","family":"Rawal","given":"R.D.","non-dropping-particle":"","parse-names":false,"suffix":""},{"dropping-particle":"","family":"Lakshmikantha","given":"H.C.","non-dropping-particle":"","parse-names":false,"suffix":""},{"dropping-particle":"","family":"Chakraborty","given":"Saikat","non-dropping-particle":"","parse-names":false,"suffix":""},{"dropping-particle":"","family":"Ramachandra","given":"Y.L.","non-dropping-particle":"","parse-names":false,"suffix":""}],"container-title":"Biocontrol Science and Technology","id":"ITEM-1","issue":"2","issued":{"date-parts":[["2010","1"]]},"page":"165-181","title":"Evaluation of arbuscular mycorrhiza and other biocontrol agents in managing Fusarium oxysporum f. sp. Cubense infection in banana cv. Neypoovan","type":"article-journal","volume":"20"},"uris":["http://www.mendeley.com/documents/?uuid=4298a409-70cc-4455-81e3-fc0578d76ff4"]}],"mendeley":{"formattedCitation":"(Mohandas et al., 2010)","plainTextFormattedCitation":"(Mohandas et al., 2010)","previouslyFormattedCitation":"(Mohandas et al. 2010)"},"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Mohandas et al., 2010)</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1548BA8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6615EAF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erratia</w:t>
            </w:r>
          </w:p>
        </w:tc>
        <w:tc>
          <w:tcPr>
            <w:tcW w:w="982" w:type="pct"/>
            <w:noWrap/>
          </w:tcPr>
          <w:p w14:paraId="71E3D90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Clay-based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erratia</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formulations</w:t>
            </w:r>
          </w:p>
        </w:tc>
        <w:tc>
          <w:tcPr>
            <w:tcW w:w="899" w:type="pct"/>
            <w:noWrap/>
          </w:tcPr>
          <w:p w14:paraId="4D0AA0F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erratia marcescens</w:t>
            </w:r>
          </w:p>
        </w:tc>
        <w:tc>
          <w:tcPr>
            <w:tcW w:w="521" w:type="pct"/>
            <w:noWrap/>
          </w:tcPr>
          <w:p w14:paraId="2BCDE41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ild banana roots</w:t>
            </w:r>
          </w:p>
        </w:tc>
        <w:tc>
          <w:tcPr>
            <w:tcW w:w="1301" w:type="pct"/>
            <w:noWrap/>
          </w:tcPr>
          <w:p w14:paraId="14B447A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entonite + NFSM/sucrose enhanced viability</w:t>
            </w:r>
          </w:p>
        </w:tc>
        <w:tc>
          <w:tcPr>
            <w:tcW w:w="575" w:type="pct"/>
            <w:noWrap/>
          </w:tcPr>
          <w:p w14:paraId="632ECBA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7660/ActaHortic.2011.897.58","ISSN":"0567-7572","author":[{"dropping-particle":"","family":"Ting","given":"A.S.Y.","non-dropping-particle":"","parse-names":false,"suffix":""},{"dropping-particle":"","family":"Fang","given":"M.T.","non-dropping-particle":"","parse-names":false,"suffix":""},{"dropping-particle":"","family":"Tee","given":"C.S.","non-dropping-particle":"","parse-names":false,"suffix":""}],"container-title":"Acta Horticulturae","id":"ITEM-1","issue":"897","issued":{"date-parts":[["2011","5"]]},"page":"421-426","title":"Efficacy of clay-based formulated Serratia in reducing inoculum of Fusarium oxysporum f. sp. cubense tropical race 4","type":"article-journal"},"uris":["http://www.mendeley.com/documents/?uuid=0c451c61-6238-419f-b7d7-5c92f80313f6"]}],"mendeley":{"formattedCitation":"(A.S.Y. Ting et al., 2011)","plainTextFormattedCitation":"(A.S.Y. Ting et al., 2011)","previouslyFormattedCitation":"(Ting et al. 2011a)"},"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S.Y. Ting et al., 2011)</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29E5459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2228077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treptomyces</w:t>
            </w:r>
          </w:p>
        </w:tc>
        <w:tc>
          <w:tcPr>
            <w:tcW w:w="982" w:type="pct"/>
            <w:noWrap/>
          </w:tcPr>
          <w:p w14:paraId="74B210F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Endophytic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treptomyce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antagonists</w:t>
            </w:r>
          </w:p>
        </w:tc>
        <w:tc>
          <w:tcPr>
            <w:tcW w:w="899" w:type="pct"/>
            <w:noWrap/>
          </w:tcPr>
          <w:p w14:paraId="6E4236F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treptomyces griseorubiginosu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S96</w:t>
            </w:r>
          </w:p>
        </w:tc>
        <w:tc>
          <w:tcPr>
            <w:tcW w:w="521" w:type="pct"/>
            <w:noWrap/>
          </w:tcPr>
          <w:p w14:paraId="7D445E9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urface-sterilized banana roots</w:t>
            </w:r>
          </w:p>
        </w:tc>
        <w:tc>
          <w:tcPr>
            <w:tcW w:w="1301" w:type="pct"/>
            <w:noWrap/>
          </w:tcPr>
          <w:p w14:paraId="42EE19E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educed disease severity; increased plant weight</w:t>
            </w:r>
          </w:p>
        </w:tc>
        <w:tc>
          <w:tcPr>
            <w:tcW w:w="575" w:type="pct"/>
            <w:noWrap/>
          </w:tcPr>
          <w:p w14:paraId="43658D2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16/j.femsle.2005.05.006","ISSN":"03781097","author":[{"dropping-particle":"","family":"Cao","given":"Lixiang","non-dropping-particle":"","parse-names":false,"suffix":""},{"dropping-particle":"","family":"Qiu","given":"Zhiqi","non-dropping-particle":"","parse-names":false,"suffix":""},{"dropping-particle":"","family":"You","given":"Jianlan","non-dropping-particle":"","parse-names":false,"suffix":""},{"dropping-particle":"","family":"Tan","given":"Hongming","non-dropping-particle":"","parse-names":false,"suffix":""},{"dropping-particle":"","family":"Zhou","given":"Shining","non-dropping-particle":"","parse-names":false,"suffix":""}],"container-title":"FEMS Microbiology Letters","id":"ITEM-1","issue":"2","issued":{"date-parts":[["2005","6"]]},"page":"147-152","title":"Isolation and characterization of endophytic streptomycete antagonists of fusarium wilt pathogen from surface-sterilized banana roots","type":"article-journal","volume":"247"},"uris":["http://www.mendeley.com/documents/?uuid=efa9e7c5-7a3a-4539-9206-82f804e06d57"]}],"mendeley":{"formattedCitation":"(Cao et al., 2005)","plainTextFormattedCitation":"(Cao et al., 2005)","previouslyFormattedCitation":"(Cao et al. 2005)"},"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Cao et al., 2005)</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3E44BAC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5BABC10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usarium</w:t>
            </w:r>
          </w:p>
        </w:tc>
        <w:tc>
          <w:tcPr>
            <w:tcW w:w="982" w:type="pct"/>
            <w:noWrap/>
          </w:tcPr>
          <w:p w14:paraId="6719A14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Nonpathogenic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 oxyspor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isolates</w:t>
            </w:r>
          </w:p>
        </w:tc>
        <w:tc>
          <w:tcPr>
            <w:tcW w:w="899" w:type="pct"/>
            <w:noWrap/>
          </w:tcPr>
          <w:p w14:paraId="5D4C27C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Nonpathogenic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 oxyspor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BRIP 29089</w:t>
            </w:r>
          </w:p>
        </w:tc>
        <w:tc>
          <w:tcPr>
            <w:tcW w:w="521" w:type="pct"/>
            <w:noWrap/>
          </w:tcPr>
          <w:p w14:paraId="4D9F167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 roots</w:t>
            </w:r>
          </w:p>
        </w:tc>
        <w:tc>
          <w:tcPr>
            <w:tcW w:w="1301" w:type="pct"/>
            <w:noWrap/>
          </w:tcPr>
          <w:p w14:paraId="6B2CF7B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RIP 29089 reduced disease; BRIP 45952 increased it</w:t>
            </w:r>
          </w:p>
        </w:tc>
        <w:tc>
          <w:tcPr>
            <w:tcW w:w="575" w:type="pct"/>
            <w:noWrap/>
          </w:tcPr>
          <w:p w14:paraId="3729162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16/j.mycres.2006.03.008","ISSN":"09537562","author":[{"dropping-particle":"","family":"Forsyth","given":"Leanne M.","non-dropping-particle":"","parse-names":false,"suffix":""},{"dropping-particle":"","family":"Smith","given":"Linda J.","non-dropping-particle":"","parse-names":false,"suffix":""},{"dropping-particle":"","family":"Aitken","given":"Elizabeth A.B.","non-dropping-particle":"","parse-names":false,"suffix":""}],"container-title":"Mycological Research","id":"ITEM-1","issue":"8","issued":{"date-parts":[["2006","8"]]},"page":"929-935","title":"Identification and characterization of non-pathogenic Fusarium oxysporum capable of increasing and decreasing Fusarium wilt severity","type":"article-journal","volume":"110"},"uris":["http://www.mendeley.com/documents/?uuid=3c82ff88-0eaf-4eb6-967a-3414d98fcd99"]}],"mendeley":{"formattedCitation":"(Forsyth et al., 2006)","plainTextFormattedCitation":"(Forsyth et al., 2006)","previouslyFormattedCitation":"(Forsyth et al. 2006)"},"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Forsyth et al., 2006)</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046BC93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6DBD41F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Herbaspirill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 Burkholderia</w:t>
            </w:r>
          </w:p>
        </w:tc>
        <w:tc>
          <w:tcPr>
            <w:tcW w:w="982" w:type="pct"/>
            <w:noWrap/>
          </w:tcPr>
          <w:p w14:paraId="1099C33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Endophytic diazotrophic bacteria</w:t>
            </w:r>
          </w:p>
        </w:tc>
        <w:tc>
          <w:tcPr>
            <w:tcW w:w="899" w:type="pct"/>
            <w:noWrap/>
          </w:tcPr>
          <w:p w14:paraId="75E28D8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urkholderia</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sp. AB202,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Herbaspirill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sp. BA227</w:t>
            </w:r>
          </w:p>
        </w:tc>
        <w:tc>
          <w:tcPr>
            <w:tcW w:w="521" w:type="pct"/>
            <w:noWrap/>
          </w:tcPr>
          <w:p w14:paraId="0F5DA7D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 roots</w:t>
            </w:r>
          </w:p>
        </w:tc>
        <w:tc>
          <w:tcPr>
            <w:tcW w:w="1301" w:type="pct"/>
            <w:noWrap/>
          </w:tcPr>
          <w:p w14:paraId="16FC33A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Inhibited Foc; promoted growth</w:t>
            </w:r>
          </w:p>
        </w:tc>
        <w:tc>
          <w:tcPr>
            <w:tcW w:w="575" w:type="pct"/>
            <w:noWrap/>
          </w:tcPr>
          <w:p w14:paraId="64574E8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07/s11104-007-9335-0","ISSN":"0032-079X","author":[{"dropping-particle":"","family":"Weber","given":"Olmar B.","non-dropping-particle":"","parse-names":false,"suffix":""},{"dropping-particle":"","family":"Muniz","given":"Celli R.","non-dropping-particle":"","parse-names":false,"suffix":""},{"dropping-particle":"","family":"Vitor","given":"Aline O.","non-dropping-particle":"","parse-names":false,"suffix":""},{"dropping-particle":"","family":"Freire","given":"Francisco C. O.","non-dropping-particle":"","parse-names":false,"suffix":""},{"dropping-particle":"","family":"Oliveira","given":"Valéria M.","non-dropping-particle":"","parse-names":false,"suffix":""}],"container-title":"Plant and Soil","id":"ITEM-1","issue":"1-2","issued":{"date-parts":[["2007","9","21"]]},"page":"47-56","title":"Interaction of endophytic diazotrophic bacteria and Fusarium oxysporum f. sp. cubense on plantlets of banana ‘Maça’","type":"article-journal","volume":"298"},"uris":["http://www.mendeley.com/documents/?uuid=e12cbe63-a546-4143-8dcc-6bdb23ed0d52"]}],"mendeley":{"formattedCitation":"(Weber et al., 2007)","plainTextFormattedCitation":"(Weber et al., 2007)","previouslyFormattedCitation":"(Weber et al. 2007)"},"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eber et al., 2007)</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1ABAF87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361208D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Mixed endophytes</w:t>
            </w:r>
          </w:p>
        </w:tc>
        <w:tc>
          <w:tcPr>
            <w:tcW w:w="982" w:type="pct"/>
            <w:noWrap/>
          </w:tcPr>
          <w:p w14:paraId="6CEAB24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rtificial inoculation with native endophytes</w:t>
            </w:r>
          </w:p>
        </w:tc>
        <w:tc>
          <w:tcPr>
            <w:tcW w:w="899" w:type="pct"/>
            <w:noWrap/>
          </w:tcPr>
          <w:p w14:paraId="02C5CC7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γ-Proteobacteria-dominated community</w:t>
            </w:r>
          </w:p>
        </w:tc>
        <w:tc>
          <w:tcPr>
            <w:tcW w:w="521" w:type="pct"/>
            <w:noWrap/>
          </w:tcPr>
          <w:p w14:paraId="7941010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Native banana plants</w:t>
            </w:r>
          </w:p>
        </w:tc>
        <w:tc>
          <w:tcPr>
            <w:tcW w:w="1301" w:type="pct"/>
            <w:noWrap/>
          </w:tcPr>
          <w:p w14:paraId="4DD29FE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67% disease suppression; growth promotion</w:t>
            </w:r>
          </w:p>
        </w:tc>
        <w:tc>
          <w:tcPr>
            <w:tcW w:w="575" w:type="pct"/>
            <w:noWrap/>
          </w:tcPr>
          <w:p w14:paraId="244C35D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16/j.biocontrol.2009.08.002","ISSN":"10499644","author":[{"dropping-particle":"","family":"Lian","given":"Jie","non-dropping-particle":"","parse-names":false,"suffix":""},{"dropping-particle":"","family":"Wang","given":"Zifeng","non-dropping-particle":"","parse-names":false,"suffix":""},{"dropping-particle":"","family":"Cao","given":"Lixiang","non-dropping-particle":"","parse-names":false,"suffix":""},{"dropping-particle":"","family":"Tan","given":"Hongming","non-dropping-particle":"","parse-names":false,"suffix":""},{"dropping-particle":"","family":"Inderbitzin","given":"Patrik","non-dropping-particle":"","parse-names":false,"suffix":""},{"dropping-particle":"","family":"Jiang","given":"Zide","non-dropping-particle":"","parse-names":false,"suffix":""},{"dropping-particle":"","family":"Zhou","given":"Shining","non-dropping-particle":"","parse-names":false,"suffix":""}],"container-title":"Biological Control","id":"ITEM-1","issue":"3","issued":{"date-parts":[["2009","12"]]},"page":"427-434","title":"Artificial inoculation of banana tissue culture plantlets with indigenous endophytes originally derived from native banana plants","type":"article-journal","volume":"51"},"uris":["http://www.mendeley.com/documents/?uuid=13e62e6f-ad52-48f1-9122-45160b99e398"]}],"mendeley":{"formattedCitation":"(Lian et al., 2009)","plainTextFormattedCitation":"(Lian et al., 2009)","previouslyFormattedCitation":"(Lian et al. 2009)"},"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Lian et al., 2009)</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7814CC8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11DAA1E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enicillium</w:t>
            </w:r>
          </w:p>
        </w:tc>
        <w:tc>
          <w:tcPr>
            <w:tcW w:w="982" w:type="pct"/>
            <w:noWrap/>
          </w:tcPr>
          <w:p w14:paraId="0B820F5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Induced host resistance by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 citrin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BTF08</w:t>
            </w:r>
          </w:p>
        </w:tc>
        <w:tc>
          <w:tcPr>
            <w:tcW w:w="899" w:type="pct"/>
            <w:noWrap/>
          </w:tcPr>
          <w:p w14:paraId="1793FA3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enicillium citrin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BTF08</w:t>
            </w:r>
          </w:p>
        </w:tc>
        <w:tc>
          <w:tcPr>
            <w:tcW w:w="521" w:type="pct"/>
            <w:noWrap/>
          </w:tcPr>
          <w:p w14:paraId="22F3CA6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p>
        </w:tc>
        <w:tc>
          <w:tcPr>
            <w:tcW w:w="1301" w:type="pct"/>
            <w:noWrap/>
          </w:tcPr>
          <w:p w14:paraId="7DA7CB5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Delayed symptoms; induced resistance markers</w:t>
            </w:r>
          </w:p>
        </w:tc>
        <w:tc>
          <w:tcPr>
            <w:tcW w:w="575" w:type="pct"/>
            <w:noWrap/>
          </w:tcPr>
          <w:p w14:paraId="2931D71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16/j.biocontrol.2012.01.010","ISSN":"10499644","author":[{"dropping-particle":"","family":"Ting","given":"A.S.Y.","non-dropping-particle":"","parse-names":false,"suffix":""},{"dropping-particle":"","family":"Mah","given":"S.W.","non-dropping-particle":"","parse-names":false,"suffix":""},{"dropping-particle":"","family":"Tee","given":"C.S.","non-dropping-particle":"","parse-names":false,"suffix":""}],"container-title":"Biological Control","id":"ITEM-1","issue":"2","issued":{"date-parts":[["2012","5"]]},"page":"155-159","title":"Evaluating the feasibility of induced host resistance by endophytic isolate Penicillium citrinum BTF08 as a control mechanism for Fusarium wilt in banana plantlets","type":"article-journal","volume":"61"},"uris":["http://www.mendeley.com/documents/?uuid=8290e9d0-a7f7-42ea-b184-6e1e5a85dcdb"]}],"mendeley":{"formattedCitation":"(Ting et al., 2012)","plainTextFormattedCitation":"(Ting et al., 2012)","previouslyFormattedCitation":"(Ting et al. 2012)"},"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Ting et al., 2012)</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4BF4670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50F7C5C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Mixed bacteria</w:t>
            </w:r>
          </w:p>
        </w:tc>
        <w:tc>
          <w:tcPr>
            <w:tcW w:w="982" w:type="pct"/>
            <w:noWrap/>
          </w:tcPr>
          <w:p w14:paraId="4C6ABEF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In vitro</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co-culturing with PGPR/endophytes</w:t>
            </w:r>
          </w:p>
        </w:tc>
        <w:tc>
          <w:tcPr>
            <w:tcW w:w="899" w:type="pct"/>
            <w:noWrap/>
          </w:tcPr>
          <w:p w14:paraId="362C6CC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 subtili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EPB10, EPB56;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seudomonas fluorescen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Pf1</w:t>
            </w:r>
          </w:p>
        </w:tc>
        <w:tc>
          <w:tcPr>
            <w:tcW w:w="521" w:type="pct"/>
            <w:noWrap/>
          </w:tcPr>
          <w:p w14:paraId="615716B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p>
        </w:tc>
        <w:tc>
          <w:tcPr>
            <w:tcW w:w="1301" w:type="pct"/>
            <w:noWrap/>
          </w:tcPr>
          <w:p w14:paraId="650E67C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educed Foc incidence; enhanced defense enzymes</w:t>
            </w:r>
          </w:p>
        </w:tc>
        <w:tc>
          <w:tcPr>
            <w:tcW w:w="575" w:type="pct"/>
            <w:noWrap/>
          </w:tcPr>
          <w:p w14:paraId="74B12C1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7660/ActaHortic.2014.1024.37","ISSN":"0567-7572","author":[{"dropping-particle":"","family":"Kavino","given":"M.","non-dropping-particle":"","parse-names":false,"suffix":""},{"dropping-particle":"","family":"Manoranjitham","given":"S.K.","non-dropping-particle":"","parse-names":false,"suffix":""},{"dropping-particle":"","family":"Balamohan","given":"T.N.","non-dropping-particle":"","parse-names":false,"suffix":""},{"dropping-particle":"","family":"Kumar","given":"N.","non-dropping-particle":"","parse-names":false,"suffix":""},{"dropping-particle":"","family":"Karthiba","given":"L.","non-dropping-particle":"","parse-names":false,"suffix":""},{"dropping-particle":"","family":"Samiyappan","given":"R.","non-dropping-particle":"","parse-names":false,"suffix":""}],"container-title":"Acta Horticulturae","id":"ITEM-1","issue":"1024","issued":{"date-parts":[["2014","3"]]},"page":"277-282","title":"Enhancement of growth and Panama wilt resistance in banana by in vitro co-culturing of banana plantlets with PGPR and endophytes","type":"article-journal"},"uris":["http://www.mendeley.com/documents/?uuid=26befc5a-0e01-4874-b8c0-b5625c829f07"]}],"mendeley":{"formattedCitation":"(Kavino et al., 2014)","plainTextFormattedCitation":"(Kavino et al., 2014)","previouslyFormattedCitation":"(Kavino et al. 2014)"},"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Kavino et al., 2014)</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3F539EB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7A219C9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richoderma </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pp.</w:t>
            </w:r>
          </w:p>
        </w:tc>
        <w:tc>
          <w:tcPr>
            <w:tcW w:w="982" w:type="pct"/>
            <w:noWrap/>
          </w:tcPr>
          <w:p w14:paraId="7681EC6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Endophytic isolates for biocontrol of Foc race 1</w:t>
            </w:r>
          </w:p>
        </w:tc>
        <w:tc>
          <w:tcPr>
            <w:tcW w:w="899" w:type="pct"/>
            <w:noWrap/>
          </w:tcPr>
          <w:p w14:paraId="7158173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TJ5, TC9, TP3, TCL1</w:t>
            </w:r>
          </w:p>
        </w:tc>
        <w:tc>
          <w:tcPr>
            <w:tcW w:w="521" w:type="pct"/>
            <w:noWrap/>
          </w:tcPr>
          <w:p w14:paraId="5B7EADE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 rhizosphere</w:t>
            </w:r>
          </w:p>
        </w:tc>
        <w:tc>
          <w:tcPr>
            <w:tcW w:w="1301" w:type="pct"/>
            <w:noWrap/>
          </w:tcPr>
          <w:p w14:paraId="25E287E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educed external symptoms (90–92%), internal corm symptoms (74%).</w:t>
            </w:r>
          </w:p>
        </w:tc>
        <w:tc>
          <w:tcPr>
            <w:tcW w:w="575" w:type="pct"/>
            <w:noWrap/>
          </w:tcPr>
          <w:p w14:paraId="7E8494F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5377/calera.v13i20.1620","ISSN":"1998-8850","abstract":"El objetivo de la presente investigación fue seleccionar aislamientos endofíticos de Trichoderma spp., para el biocontrol de Fusarium oxysporum f. sp. cubense raza 1. Se evaluaron los tres aislamientos más patogénicos FOC2, FOC4, FOC8 obtenidos del criobanco del Laboratorio de Fitopatología del CATIE, en una prueba de antibiosis y posteriormente se procedió a realizar la prueba de biocontrol con veinte aislamientos endofíticos de Trichoderma spp. y dos aislamientos FOC2 y FOC4 en vitroplantas de Gros Michel (AAA) en condiciones de invernadero. Por medio de la técnica de cocultivo veinte aislados de Trichoderma spp., inhibieron el crecimiento radial de FOC hasta en un 53,46%. En el bioensayo de biocontrol, los aislamientos endofíticos de Trichoderma spp., presentaron un mínimo porcentaje de incidencia con 37,5% del tratamiento TJ5, en comparación al testigo absoluto que no presentó incidencia. Así mismo los tratamientos TC9, TP3 y TCL1 redujeron desde un 92% hasta 90% los síntomas externos en comparación a los testigos referenciales. Los síntomas internos del cormo se redujeron hasta un 74% por el tratamiento TC9. Adicionalmente se detectó que plantas protegidas con los aislamientos endofíticos de Trichoderma spp., promovieron el crecimiento vegetativo de la planta en peso de la raíz y follaje. DOI: http://dx.doi.org/10.5377/calera.v13i20.1620","author":[{"dropping-particle":"","family":"Hernández","given":"Álvaro José Caballero","non-dropping-particle":"","parse-names":false,"suffix":""},{"dropping-particle":"","family":"Pocasangre Enamorado","given":"Luis Ernesto","non-dropping-particle":"","parse-names":false,"suffix":""},{"dropping-particle":"","family":"Casanoves","given":"Fernando","non-dropping-particle":"","parse-names":false,"suffix":""},{"dropping-particle":"","family":"Avelino","given":"Jacques","non-dropping-particle":"","parse-names":false,"suffix":""},{"dropping-particle":"","family":"Tapia Fernández","given":"Ana Cecilia","non-dropping-particle":"","parse-names":false,"suffix":""},{"dropping-particle":"","family":"Luis Ortiz","given":"Juan","non-dropping-particle":"","parse-names":false,"suffix":""}],"container-title":"La Calera","id":"ITEM-1","issue":"20","issued":{"date-parts":[["2014","11","30"]]},"page":"16-23","title":"Use of endophytic insulation of Trichoderma spp., for biocontrol of Panama disease (Fusarium oxysporum f. sp. cubense) race 1, in vitro plants of banana, Gros Michel variety (AAA) under greenhouse","type":"article-journal","volume":"13"},"uris":["http://www.mendeley.com/documents/?uuid=2e3d28f8-32f0-4586-8c5b-13b5ef02c941"]}],"mendeley":{"formattedCitation":"(Hernández et al., 2014)","plainTextFormattedCitation":"(Hernández et al., 2014)","previouslyFormattedCitation":"(Hernández et al. 2014)"},"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Hernández et al., 2014)</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5C69917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05FCF4B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richoderma asperellum</w:t>
            </w:r>
          </w:p>
        </w:tc>
        <w:tc>
          <w:tcPr>
            <w:tcW w:w="982" w:type="pct"/>
            <w:noWrap/>
          </w:tcPr>
          <w:p w14:paraId="54445A8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In vitro</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in vivo antagonism</w:t>
            </w:r>
          </w:p>
        </w:tc>
        <w:tc>
          <w:tcPr>
            <w:tcW w:w="899" w:type="pct"/>
            <w:noWrap/>
          </w:tcPr>
          <w:p w14:paraId="5D51F5A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4 isolates (ITS/TEF-1α sequenced)</w:t>
            </w:r>
          </w:p>
        </w:tc>
        <w:tc>
          <w:tcPr>
            <w:tcW w:w="521" w:type="pct"/>
            <w:noWrap/>
          </w:tcPr>
          <w:p w14:paraId="2C494D1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Healthy banana roots</w:t>
            </w:r>
          </w:p>
        </w:tc>
        <w:tc>
          <w:tcPr>
            <w:tcW w:w="1301" w:type="pct"/>
            <w:noWrap/>
          </w:tcPr>
          <w:p w14:paraId="131EAA1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educed symptoms; field trials ongoing.</w:t>
            </w:r>
          </w:p>
        </w:tc>
        <w:tc>
          <w:tcPr>
            <w:tcW w:w="575" w:type="pct"/>
            <w:noWrap/>
          </w:tcPr>
          <w:p w14:paraId="1A702C8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7660/ActaHortic.2016.1114.35","ISSN":"0567-7572","author":[{"dropping-particle":"","family":"Chaves","given":"N.P.","non-dropping-particle":"","parse-names":false,"suffix":""},{"dropping-particle":"","family":"Staver","given":"C.","non-dropping-particle":"","parse-names":false,"suffix":""},{"dropping-particle":"","family":"Dita","given":"M.A.","non-dropping-particle":"","parse-names":false,"suffix":""}],"container-title":"Acta Horticulturae","id":"ITEM-1","issue":"1114","issued":{"date-parts":[["2016","3"]]},"page":"261-266","title":"Potential of Trichoderma asperellum for biocontrol of Fusarium wilt in banana","type":"article-journal"},"uris":["http://www.mendeley.com/documents/?uuid=53ff68c6-9a73-479d-8c75-01a107615b97"]}],"mendeley":{"formattedCitation":"(Chaves et al., 2016)","plainTextFormattedCitation":"(Chaves et al., 2016)","previouslyFormattedCitation":"(Chaves et al. 2016)"},"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Chaves et al., 2016)</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22D784F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58FE21D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Trichoderma viride + </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yeast</w:t>
            </w:r>
          </w:p>
        </w:tc>
        <w:tc>
          <w:tcPr>
            <w:tcW w:w="982" w:type="pct"/>
            <w:noWrap/>
          </w:tcPr>
          <w:p w14:paraId="286574B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Dual culture and pot inoculation</w:t>
            </w:r>
          </w:p>
        </w:tc>
        <w:tc>
          <w:tcPr>
            <w:tcW w:w="899" w:type="pct"/>
            <w:noWrap/>
          </w:tcPr>
          <w:p w14:paraId="573ABBF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Davao yeast isolate</w:t>
            </w:r>
          </w:p>
        </w:tc>
        <w:tc>
          <w:tcPr>
            <w:tcW w:w="521" w:type="pct"/>
            <w:noWrap/>
          </w:tcPr>
          <w:p w14:paraId="0349AA6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baca rhizosphere</w:t>
            </w:r>
          </w:p>
        </w:tc>
        <w:tc>
          <w:tcPr>
            <w:tcW w:w="1301" w:type="pct"/>
            <w:noWrap/>
          </w:tcPr>
          <w:p w14:paraId="3C1B09A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81.76%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richoderma</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and 82.52% (yeast) disease control.</w:t>
            </w:r>
          </w:p>
        </w:tc>
        <w:tc>
          <w:tcPr>
            <w:tcW w:w="575" w:type="pct"/>
            <w:noWrap/>
          </w:tcPr>
          <w:p w14:paraId="744F575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Bastasa","given":"G N","non-dropping-particle":"","parse-names":false,"suffix":""},{"dropping-particle":"","family":"Baliad","given":"A A","non-dropping-particle":"","parse-names":false,"suffix":""}],"container-title":"Philippine Journal of Crop Science","id":"ITEM-1","issue":"2","issued":{"date-parts":[["2005"]]},"page":"29-37","title":"Biological control of Fusarium wilt of abaca (Fusarium oxysporum) with Trichoderma and yeast.","type":"article-journal","volume":"30"},"uris":["http://www.mendeley.com/documents/?uuid=2f268dbf-11bd-4822-ac84-006201256ace"]}],"mendeley":{"formattedCitation":"(Bastasa and Baliad, 2005)","plainTextFormattedCitation":"(Bastasa and Baliad, 2005)","previouslyFormattedCitation":"(Bastasa and Baliad 2005)"},"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stasa and Baliad, 2005)</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2B46A6B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4115E80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Nonpathogenic F. oxysporum</w:t>
            </w:r>
          </w:p>
        </w:tc>
        <w:tc>
          <w:tcPr>
            <w:tcW w:w="982" w:type="pct"/>
            <w:noWrap/>
          </w:tcPr>
          <w:p w14:paraId="00723F2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PCR-RFLP of nonpathogenic isolates</w:t>
            </w:r>
          </w:p>
        </w:tc>
        <w:tc>
          <w:tcPr>
            <w:tcW w:w="899" w:type="pct"/>
            <w:noWrap/>
          </w:tcPr>
          <w:p w14:paraId="39ECF43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11 nonpathogenic genotypes</w:t>
            </w:r>
          </w:p>
        </w:tc>
        <w:tc>
          <w:tcPr>
            <w:tcW w:w="521" w:type="pct"/>
            <w:noWrap/>
          </w:tcPr>
          <w:p w14:paraId="526194E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Healthy banana rhizosphere</w:t>
            </w:r>
          </w:p>
        </w:tc>
        <w:tc>
          <w:tcPr>
            <w:tcW w:w="1301" w:type="pct"/>
            <w:noWrap/>
          </w:tcPr>
          <w:p w14:paraId="049B678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Distinguished from pathogenic Foc; Fo47 grouped with nonpathogens.</w:t>
            </w:r>
          </w:p>
        </w:tc>
        <w:tc>
          <w:tcPr>
            <w:tcW w:w="575" w:type="pct"/>
            <w:noWrap/>
          </w:tcPr>
          <w:p w14:paraId="58E02DB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111/j.1365-3059.2006.01343.x","ISSN":"0032-0862","abstract":"One of the most serious diseases of banana is fusarium wilt, caused by Fusarium oxysporum f.sp. cubense ( Foc ). The objectives of this study were to isolate and identify nonpathogenic F. oxysporum strains from soils suppressive to banana wilt, and to determine the diversity of these isolates. More than 100 Fusarium strains were isolated from the rhizosphere of banana pla</w:instrText>
            </w:r>
            <w:r>
              <w:rPr>
                <w:rFonts w:hint="eastAsia"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nts and identified to species level. Pathogenicity testing was carried out to confirm that these isolates were nonpathogens of banana. A PCR‐based RFLP analysis of the intergenic spacer region of the ribosomal RNA operon was used to characterize the nonpathogens. The isolates were also compared with isolates of Foc from South Africa and the known biological control isolate of F. oxysporum , Fo47. The species‐specific primers FOF1 and FOR1, in addition to morphological features, were used to confirm the identity of F. oxysporum isolates included in the PCR‐RFLP analysis. Twelve different genotypes could be distinguished, identified by a six‐letter code allocated to each isolate following digestion with the restriction enzymes Hae III, Hha I, Hin fI, Msp I,</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 Rsa I and Scrf I. Eleven of these included nonpathogenic F. oxysporum isolates, and these groups could all be distinguished from the genotype that included Foc . Fo47 was included in one of the genotype groups consisting of nonpathogenic F. oxysporum isolates from South Africa.","author":[{"dropping-particle":"","family":"Nel","given":"B.","non-dropping-particle":"","parse-names":false,"suffix":""},{"dropping-particle":"","family":"Steinberg","given":"C.","non-dropping-particle":"","parse-names":false,"suffix":""},{"dropping-particle":"","family":"Labuschagne","given":"N.","non-dropping-particle":"","parse-names":false,"suffix":""},{"dropping-particle":"","family":"Viljoen","given":"A.","non-dropping-particle":"","parse-names":false,"suffix":""}],"container-title":"Plant Pathology","id":"ITEM-1","issue":"2","issued":{"date-parts":[["2006","4","14"]]},"page":"207-216","title":"Isolation and characterization of nonpathogenic Fusarium oxysporum isolates from the rhizosphere of healthy banana plants","type":"article-journal","volume":"55"},"uris":["http://www.mendeley.com/documents/?uuid=ef5a1171-5221-478e-90d9-82d2de84444b"]}],"mendeley":{"formattedCitation":"(Nel et al., 2006)","plainTextFormattedCitation":"(Nel et al., 2006)","previouslyFormattedCitation":"(Nel et al. 2006)"},"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Nel et al., 2006)</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03F56C8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507771A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seudomonas fluorescens</w:t>
            </w:r>
          </w:p>
        </w:tc>
        <w:tc>
          <w:tcPr>
            <w:tcW w:w="982" w:type="pct"/>
            <w:noWrap/>
          </w:tcPr>
          <w:p w14:paraId="1150216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Fusaric acid detoxification</w:t>
            </w:r>
          </w:p>
        </w:tc>
        <w:tc>
          <w:tcPr>
            <w:tcW w:w="899" w:type="pct"/>
            <w:noWrap/>
          </w:tcPr>
          <w:p w14:paraId="4A1F6C4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train Pf10 (plasmid-dependent)</w:t>
            </w:r>
          </w:p>
        </w:tc>
        <w:tc>
          <w:tcPr>
            <w:tcW w:w="521" w:type="pct"/>
            <w:noWrap/>
          </w:tcPr>
          <w:p w14:paraId="3289A82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 rhizosphere</w:t>
            </w:r>
          </w:p>
        </w:tc>
        <w:tc>
          <w:tcPr>
            <w:tcW w:w="1301" w:type="pct"/>
            <w:noWrap/>
          </w:tcPr>
          <w:p w14:paraId="66058BA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50% wilt reduction; detoxified fusaric acid.</w:t>
            </w:r>
          </w:p>
        </w:tc>
        <w:tc>
          <w:tcPr>
            <w:tcW w:w="575" w:type="pct"/>
            <w:noWrap/>
          </w:tcPr>
          <w:p w14:paraId="7DCB868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ISSN":"0340-8159","author":[{"dropping-particle":"","family":"Thangavelu","given":"R","non-dropping-particle":"","parse-names":false,"suffix":""},{"dropping-particle":"","family":"Palaniswami","given":"A","non-dropping-particle":"","parse-names":false,"suffix":""},{"dropping-particle":"","family":"Ramakrishnan","given":"G","non-dropping-particle":"","parse-names":false,"suffix":""},{"dropping-particle":"","family":"Doraiswamy","given":"Sabitha","non-dropping-particle":"","parse-names":false,"suffix":""},{"dropping-particle":"","family":"Muthukrishnan","given":"S","non-dropping-particle":"","parse-names":false,"suffix":""},{"dropping-particle":"","family":"Velazhahan","given":"R","non-dropping-particle":"","parse-names":false,"suffix":""}],"container-title":"Journal of Plant Diseases and Protection","id":"ITEM-1","issued":{"date-parts":[["2001"]]},"page":"433-445","publisher":"JSTOR","title":"Involvement of fusaric acid detoxification by Pseudomonas fluorescens strain Pf10 in the biological control of Fusarium wilt of banana caused by Fusarium oxysporum f. sp. cubense","type":"article-journal","volume":"108"},"uris":["http://www.mendeley.com/documents/?uuid=576d75a8-d80a-4c30-b74d-d4a6bee82bcd"]}],"mendeley":{"formattedCitation":"(Thangavelu et al., 2001)","plainTextFormattedCitation":"(Thangavelu et al., 2001)","previouslyFormattedCitation":"(Thangavelu et al. 2001)"},"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Thangavelu et al., 2001)</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0FAF546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7951050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seudomonas fluorescens</w:t>
            </w:r>
          </w:p>
        </w:tc>
        <w:tc>
          <w:tcPr>
            <w:tcW w:w="982" w:type="pct"/>
            <w:noWrap/>
          </w:tcPr>
          <w:p w14:paraId="343BC2A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oot colonization with FITC-tagged antibodies</w:t>
            </w:r>
          </w:p>
        </w:tc>
        <w:tc>
          <w:tcPr>
            <w:tcW w:w="899" w:type="pct"/>
            <w:noWrap/>
          </w:tcPr>
          <w:p w14:paraId="73A74F1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p>
        </w:tc>
        <w:tc>
          <w:tcPr>
            <w:tcW w:w="521" w:type="pct"/>
            <w:noWrap/>
          </w:tcPr>
          <w:p w14:paraId="7493128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 rhizosphere</w:t>
            </w:r>
          </w:p>
        </w:tc>
        <w:tc>
          <w:tcPr>
            <w:tcW w:w="1301" w:type="pct"/>
            <w:noWrap/>
          </w:tcPr>
          <w:p w14:paraId="493BB7B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72% reduction in Foc colonization.</w:t>
            </w:r>
          </w:p>
        </w:tc>
        <w:tc>
          <w:tcPr>
            <w:tcW w:w="575" w:type="pct"/>
            <w:noWrap/>
          </w:tcPr>
          <w:p w14:paraId="1303B12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23/B:WIBI.0000043197.54871.1b","ISSN":"0959-3993","author":[{"dropping-particle":"","family":"Mohandas","given":"Sukhada","non-dropping-particle":"","parse-names":false,"suffix":""},{"dropping-particle":"","family":"Manamohan","given":"M.","non-dropping-particle":"","parse-names":false,"suffix":""},{"dropping-particle":"","family":"Rawal","given":"R.D.","non-dropping-particle":"","parse-names":false,"suffix":""},{"dropping-particle":"","family":"Chakraborty","given":"Saikat","non-dropping-particle":"","parse-names":false,"suffix":""},{"dropping-particle":"","family":"Sreekantappa","given":"H.","non-dropping-particle":"","parse-names":false,"suffix":""},{"dropping-particle":"","family":"Manjula","given":"R.","non-dropping-particle":"","parse-names":false,"suffix":""},{"dropping-particle":"","family":"Lakshmikantha","given":"H.C.","non-dropping-particle":"","parse-names":false,"suffix":""}],"container-title":"World Journal of Microbiology and Biotechnology","id":"ITEM-1","issue":"6","issued":{"date-parts":[["2004"]]},"page":"651-655","title":"Interaction of Fusarium Oxysporum f.sp. Cubense with Pseudomonas Fluorescens Precolonized to Banana Roots","type":"article-journal","volume":"20"},"uris":["http://www.mendeley.com/documents/?uuid=4133a702-307d-4bcb-9116-128bd932d6e6"]}],"mendeley":{"formattedCitation":"(Mohandas et al., 2004)","plainTextFormattedCitation":"(Mohandas et al., 2004)","previouslyFormattedCitation":"(Mohandas et al. 2004)"},"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Mohandas et al., 2004)</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23A4A4A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544587D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seudomonas fluorescens</w:t>
            </w:r>
          </w:p>
        </w:tc>
        <w:tc>
          <w:tcPr>
            <w:tcW w:w="982" w:type="pct"/>
            <w:noWrap/>
          </w:tcPr>
          <w:p w14:paraId="0A7A666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Enzyme induction (POD, PPO, PAL)</w:t>
            </w:r>
          </w:p>
        </w:tc>
        <w:tc>
          <w:tcPr>
            <w:tcW w:w="899" w:type="pct"/>
            <w:noWrap/>
          </w:tcPr>
          <w:p w14:paraId="14B768F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Talc-based formulation</w:t>
            </w:r>
          </w:p>
        </w:tc>
        <w:tc>
          <w:tcPr>
            <w:tcW w:w="521" w:type="pct"/>
            <w:noWrap/>
          </w:tcPr>
          <w:p w14:paraId="5B41B22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 rhizosphere</w:t>
            </w:r>
          </w:p>
        </w:tc>
        <w:tc>
          <w:tcPr>
            <w:tcW w:w="1301" w:type="pct"/>
            <w:noWrap/>
          </w:tcPr>
          <w:p w14:paraId="025B67E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educed vascular discoloration; induced defense enzymes.</w:t>
            </w:r>
          </w:p>
        </w:tc>
        <w:tc>
          <w:tcPr>
            <w:tcW w:w="575" w:type="pct"/>
            <w:noWrap/>
          </w:tcPr>
          <w:p w14:paraId="07AD6FB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3923/ppj.2004.72.80","ISSN":"18125387","author":[{"dropping-particle":"","family":"Saravanan","given":"T.","non-dropping-particle":"","parse-names":false,"suffix":""},{"dropping-particle":"","family":".","given":"R. Bhaskaran","non-dropping-particle":"","parse-names":false,"suffix":""},{"dropping-particle":"","family":".","given":"M. Muthusamy","non-dropping-particle":"","parse-names":false,"suffix":""}],"container-title":"Plant Pathology Journal","id":"ITEM-1","issue":"2","issued":{"date-parts":[["2004","4","15"]]},"page":"72-80","title":"Pseudomonas fluorescens Induced Enzymological Changes in Banana Roots (Cv. Rasthali) against Fusarium Wilt Disease","type":"article-journal","volume":"3"},"uris":["http://www.mendeley.com/documents/?uuid=343140d0-4d6c-495f-a6e7-9a08efc2054a"]}],"mendeley":{"formattedCitation":"(Saravanan et al., 2004a)","plainTextFormattedCitation":"(Saravanan et al., 2004a)","previouslyFormattedCitation":"(Saravanan et al. 2004a)"},"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aravanan et al., 2004a)</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35A40F9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7E4DFA0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seudomonas fluorescens</w:t>
            </w:r>
          </w:p>
        </w:tc>
        <w:tc>
          <w:tcPr>
            <w:tcW w:w="982" w:type="pct"/>
            <w:noWrap/>
          </w:tcPr>
          <w:p w14:paraId="107D6E7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hizosphere colonization</w:t>
            </w:r>
          </w:p>
        </w:tc>
        <w:tc>
          <w:tcPr>
            <w:tcW w:w="899" w:type="pct"/>
            <w:noWrap/>
          </w:tcPr>
          <w:p w14:paraId="3703A8F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train Pfm (rifampicin-resistant)</w:t>
            </w:r>
          </w:p>
        </w:tc>
        <w:tc>
          <w:tcPr>
            <w:tcW w:w="521" w:type="pct"/>
            <w:noWrap/>
          </w:tcPr>
          <w:p w14:paraId="2275EE7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 rhizosphere</w:t>
            </w:r>
          </w:p>
        </w:tc>
        <w:tc>
          <w:tcPr>
            <w:tcW w:w="1301" w:type="pct"/>
            <w:noWrap/>
          </w:tcPr>
          <w:p w14:paraId="214AF45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Inhibited Foc spore germination.</w:t>
            </w:r>
          </w:p>
        </w:tc>
        <w:tc>
          <w:tcPr>
            <w:tcW w:w="575" w:type="pct"/>
            <w:noWrap/>
          </w:tcPr>
          <w:p w14:paraId="538BCF7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3923/jbs.2004.192.198","ISSN":"17273048","author":[{"dropping-particle":"","family":"Saravanan","given":"T.","non-dropping-particle":"","parse-names":false,"suffix":""},{"dropping-particle":"","family":"Muthusamy","given":"M.","non-dropping-particle":"","parse-names":false,"suffix":""},{"dropping-particle":"","family":"Marimuthu","given":"T.","non-dropping-particle":"","parse-names":false,"suffix":""}],"container-title":"Journal of Biological Sciences","id":"ITEM-1","issue":"2","issued":{"date-parts":[["2004","2","15"]]},"page":"192-198","title":"Effect of Pseudomonas fluorescens on Fusarium Wilt Pathogen in Banana Rhizosphere","type":"article-journal","volume":"4"},"uris":["http://www.mendeley.com/documents/?uuid=443259c5-a9da-4253-bb18-717aab803ddf"]}],"mendeley":{"formattedCitation":"(Saravanan et al., 2004b)","plainTextFormattedCitation":"(Saravanan et al., 2004b)","previouslyFormattedCitation":"(Saravanan et al. 2004b)"},"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aravanan et al., 2004b)</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541740D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71F695C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seudomonas aeruginosa</w:t>
            </w:r>
          </w:p>
        </w:tc>
        <w:tc>
          <w:tcPr>
            <w:tcW w:w="982" w:type="pct"/>
            <w:noWrap/>
          </w:tcPr>
          <w:p w14:paraId="1BDDCF0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DAPG production + micropropagation</w:t>
            </w:r>
          </w:p>
        </w:tc>
        <w:tc>
          <w:tcPr>
            <w:tcW w:w="899" w:type="pct"/>
            <w:noWrap/>
          </w:tcPr>
          <w:p w14:paraId="275C65F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train FP10</w:t>
            </w:r>
          </w:p>
        </w:tc>
        <w:tc>
          <w:tcPr>
            <w:tcW w:w="521" w:type="pct"/>
            <w:noWrap/>
          </w:tcPr>
          <w:p w14:paraId="1EC0521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 rhizosphere</w:t>
            </w:r>
          </w:p>
        </w:tc>
        <w:tc>
          <w:tcPr>
            <w:tcW w:w="1301" w:type="pct"/>
            <w:noWrap/>
          </w:tcPr>
          <w:p w14:paraId="531A911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road-spectrum antibiosis; enhanced plant growth.</w:t>
            </w:r>
          </w:p>
        </w:tc>
        <w:tc>
          <w:tcPr>
            <w:tcW w:w="575" w:type="pct"/>
            <w:noWrap/>
          </w:tcPr>
          <w:p w14:paraId="3D3C79B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111/j.1365-2672.2006.02863.x","ISSN":"1364-5072","author":[{"dropping-particle":"","family":"Ayyadurai","given":"N.","non-dropping-particle":"","parse-names":false,"suffix":""},{"dropping-particle":"","family":"Ravindra Naik","given":"P.","non-dropping-particle":"","parse-names":false,"suffix":""},{"dropping-particle":"","family":"Sreehari Rao","given":"M.","non-dropping-particle":"","parse-names":false,"suffix":""},{"dropping-particle":"","family":"Sunish Kumar","given":"R.","non-dropping-particle":"","parse-names":false,"suffix":""},{"dropping-particle":"","family":"Samrat","given":"S.K.","non-dropping-particle":"","parse-names":false,"suffix":""},{"dropping-particle":"","family":"Manohar","given":"M.","non-dropping-particle":"","parse-names":false,"suffix":""},{"dropping-particle":"","family":"Sakthivel","given":"N.","non-dropping-particle":"","parse-names":false,"suffix":""}],"container-title":"Journal of Applied Microbiology","id":"ITEM-1","issue":"5","issued":{"date-parts":[["2006","5"]]},"page":"926-937","title":"Isolation and characterization of a novel banana rhizosphere bacterium as fungal antagonist and microbial adjuvant in micropropagation of banana","type":"article-journal","volume":"100"},"uris":["http://www.mendeley.com/documents/?uuid=e006977c-4df1-4e80-be09-417e4ac21fe4"]}],"mendeley":{"formattedCitation":"(Ayyadurai et al., 2006)","plainTextFormattedCitation":"(Ayyadurai et al., 2006)","previouslyFormattedCitation":"(Ayyadurai et al. 2006)"},"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yyadurai et al., 2006)</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395D672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1B1E871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 subtilis</w:t>
            </w:r>
          </w:p>
        </w:tc>
        <w:tc>
          <w:tcPr>
            <w:tcW w:w="982" w:type="pct"/>
            <w:noWrap/>
          </w:tcPr>
          <w:p w14:paraId="7D3240A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ioorganic fertilizer (BIO2)</w:t>
            </w:r>
          </w:p>
        </w:tc>
        <w:tc>
          <w:tcPr>
            <w:tcW w:w="899" w:type="pct"/>
            <w:noWrap/>
          </w:tcPr>
          <w:p w14:paraId="0BE7D7D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train N11 (GFP-tagged)</w:t>
            </w:r>
          </w:p>
        </w:tc>
        <w:tc>
          <w:tcPr>
            <w:tcW w:w="521" w:type="pct"/>
            <w:noWrap/>
          </w:tcPr>
          <w:p w14:paraId="5850D09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 rhizosphere</w:t>
            </w:r>
          </w:p>
        </w:tc>
        <w:tc>
          <w:tcPr>
            <w:tcW w:w="1301" w:type="pct"/>
            <w:noWrap/>
          </w:tcPr>
          <w:p w14:paraId="2F5EF72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trong root colonization via biofilms; reduced wilt.</w:t>
            </w:r>
          </w:p>
        </w:tc>
        <w:tc>
          <w:tcPr>
            <w:tcW w:w="575" w:type="pct"/>
            <w:noWrap/>
          </w:tcPr>
          <w:p w14:paraId="693BE21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07/s11104-011-0729-7","ISSN":"0032-079X","author":[{"dropping-particle":"","family":"Zhang","given":"Nan","non-dropping-particle":"","parse-names":false,"suffix":""},{"dropping-particle":"","family":"Wu","given":"Kai","non-dropping-particle":"","parse-names":false,"suffix":""},{"dropping-particle":"","family":"He","given":"Xin","non-dropping-particle":"","parse-names":false,"suffix":""},{"dropping-particle":"","family":"Li","given":"Shu-qing","non-dropping-particle":"","parse-names":false,"suffix":""},{"dropping-particle":"","family":"Zhang","given":"Zhen-hua","non-dropping-particle":"","parse-names":false,"suffix":""},{"dropping-particle":"","family":"Shen","given":"Biao","non-dropping-particle":"","parse-names":false,"suffix":""},{"dropping-particle":"","family":"Yang","given":"Xing-ming","non-dropping-particle":"","parse-names":false,"suffix":""},{"dropping-particle":"","family":"Zhang","given":"Rui-fu","non-dropping-particle":"","parse-names":false,"suffix":""},{"dropping-particle":"","family":"Huang","given":"Qi-wei","non-dropping-particle":"","parse-names":false,"suffix":""},{"dropping-particle":"","family":"Shen","given":"Qi-rong","non-dropping-particle":"","parse-names":false,"suffix":""}],"container-title":"Plant and Soil","id":"ITEM-1","issue":"1-2","issued":{"date-parts":[["2011","7","20"]]},"page":"87-97","title":"A new bioorganic fertilizer can effectively control banana wilt by strong colonization with Bacillus subtilis N11","type":"article-journal","volume":"344"},"uris":["http://www.mendeley.com/documents/?uuid=0c481867-e60d-4eeb-a93e-c6e37f65b74c"]}],"mendeley":{"formattedCitation":"(Zhang et al., 2011)","plainTextFormattedCitation":"(Zhang et al., 2011)","previouslyFormattedCitation":"(Zhang et al. 2011)"},"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Zhang et al., 2011)</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4BF1A56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4F4BBC2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 subtilis</w:t>
            </w:r>
          </w:p>
        </w:tc>
        <w:tc>
          <w:tcPr>
            <w:tcW w:w="982" w:type="pct"/>
            <w:noWrap/>
          </w:tcPr>
          <w:p w14:paraId="277E14B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ntagonism + enzyme induction</w:t>
            </w:r>
          </w:p>
        </w:tc>
        <w:tc>
          <w:tcPr>
            <w:tcW w:w="899" w:type="pct"/>
            <w:noWrap/>
          </w:tcPr>
          <w:p w14:paraId="2AED5D3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train KY-21</w:t>
            </w:r>
          </w:p>
        </w:tc>
        <w:tc>
          <w:tcPr>
            <w:tcW w:w="521" w:type="pct"/>
            <w:noWrap/>
          </w:tcPr>
          <w:p w14:paraId="6F1DCB5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 rhizosphere soil</w:t>
            </w:r>
          </w:p>
        </w:tc>
        <w:tc>
          <w:tcPr>
            <w:tcW w:w="1301" w:type="pct"/>
            <w:noWrap/>
          </w:tcPr>
          <w:p w14:paraId="650DAF1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Increased PPO/POD activity; reduced wilt index.</w:t>
            </w:r>
          </w:p>
        </w:tc>
        <w:tc>
          <w:tcPr>
            <w:tcW w:w="575" w:type="pct"/>
            <w:noWrap/>
          </w:tcPr>
          <w:p w14:paraId="5902653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5897/AJMR10.607","author":[{"dropping-particle":"","family":"Sun","given":"J B","non-dropping-particle":"","parse-names":false,"suffix":""},{"dropping-particle":"","family":"Peng","given":"M","non-dropping-particle":"","parse-names":false,"suffix":""},{"dropping-particle":"","family":"Wang","given":"Y G","non-dropping-particle":"","parse-names":false,"suffix":""},{"dropping-particle":"","family":"Zhao","given":"P J","non-dropping-particle":"","parse-names":false,"suffix":""},{"dropping-particle":"","family":"Xia","given":"Q Y","non-dropping-particle":"","parse-names":false,"suffix":""}],"container-title":"African Journal of Microbiology Research","id":"ITEM-1","issue":"5","issued":{"date-parts":[["2011"]]},"page":"509-515","title":"Isolation and characterization of antagonistic bacteria against Fusarium wilt and induction of defense related enzymes in banana","type":"article-journal","volume":"5"},"uris":["http://www.mendeley.com/documents/?uuid=d67e5260-e57b-42aa-aa97-fae185295d88"]}],"mendeley":{"formattedCitation":"(Sun et al., 2011)","plainTextFormattedCitation":"(Sun et al., 2011)","previouslyFormattedCitation":"(Sun et al. 2011)"},"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un et al., 2011)</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6954C7C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10624F2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 amyloliquefaciens</w:t>
            </w:r>
          </w:p>
        </w:tc>
        <w:tc>
          <w:tcPr>
            <w:tcW w:w="982" w:type="pct"/>
            <w:noWrap/>
          </w:tcPr>
          <w:p w14:paraId="26829D7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ioorganic fertilizer + lipopeptides</w:t>
            </w:r>
          </w:p>
        </w:tc>
        <w:tc>
          <w:tcPr>
            <w:tcW w:w="899" w:type="pct"/>
            <w:noWrap/>
          </w:tcPr>
          <w:p w14:paraId="7BE007C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train W19 (iturin, surfactin)</w:t>
            </w:r>
          </w:p>
        </w:tc>
        <w:tc>
          <w:tcPr>
            <w:tcW w:w="521" w:type="pct"/>
            <w:noWrap/>
          </w:tcPr>
          <w:p w14:paraId="5C97D29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Healthy banana rhizosphere</w:t>
            </w:r>
          </w:p>
        </w:tc>
        <w:tc>
          <w:tcPr>
            <w:tcW w:w="1301" w:type="pct"/>
            <w:noWrap/>
          </w:tcPr>
          <w:p w14:paraId="477778D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educed wilt; produced volatile antifungals.</w:t>
            </w:r>
          </w:p>
        </w:tc>
        <w:tc>
          <w:tcPr>
            <w:tcW w:w="575" w:type="pct"/>
            <w:noWrap/>
          </w:tcPr>
          <w:p w14:paraId="4D62FB7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07/s00374-012-0739-5","ISSN":"0178-2762","author":[{"dropping-particle":"","family":"Wang","given":"Beibei","non-dropping-particle":"","parse-names":false,"suffix":""},{"dropping-particle":"","family":"Yuan","given":"Jun","non-dropping-particle":"","parse-names":false,"suffix":""},{"dropping-particle":"","family":"Zhang","given":"Jian","non-dropping-particle":"","parse-names":false,"suffix":""},{"dropping-particle":"","family":"Shen","given":"Zongzhuan","non-dropping-particle":"","parse-names":false,"suffix":""},{"dropping-particle":"","family":"Zhang","given":"Maoxing","non-dropping-particle":"","parse-names":false,"suffix":""},{"dropping-particle":"","family":"Li","given":"Rong","non-dropping-particle":"","parse-names":false,"suffix":""},{"dropping-particle":"","family":"Ruan","given":"Yunze","non-dropping-particle":"","parse-names":false,"suffix":""},{"dropping-particle":"","family":"Shen","given":"Qirong","non-dropping-particle":"","parse-names":false,"suffix":""}],"container-title":"Biology and Fertility of Soils","id":"ITEM-1","issue":"4","issued":{"date-parts":[["2013","5","28"]]},"page":"435-446","title":"Effects of novel bioorganic fertilizer produced by Bacillus amyloliquefaciens W19 on antagonism of Fusarium wilt of banana","type":"article-journal","volume":"49"},"uris":["http://www.mendeley.com/documents/?uuid=e5e5de28-6261-4817-ab6a-e50771ad3012"]}],"mendeley":{"formattedCitation":"(Wang et al., 2013)","plainTextFormattedCitation":"(Wang et al., 2013)","previouslyFormattedCitation":"(Wang et al. 2013)"},"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ang et al., 2013)</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792B862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74814A8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 amyloliquefaciens</w:t>
            </w:r>
          </w:p>
        </w:tc>
        <w:tc>
          <w:tcPr>
            <w:tcW w:w="982" w:type="pct"/>
            <w:noWrap/>
          </w:tcPr>
          <w:p w14:paraId="1F14F51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ioorganic fertilizers</w:t>
            </w:r>
          </w:p>
        </w:tc>
        <w:tc>
          <w:tcPr>
            <w:tcW w:w="899" w:type="pct"/>
            <w:noWrap/>
          </w:tcPr>
          <w:p w14:paraId="020B10F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4 strains (lipopeptide producers)</w:t>
            </w:r>
          </w:p>
        </w:tc>
        <w:tc>
          <w:tcPr>
            <w:tcW w:w="521" w:type="pct"/>
            <w:noWrap/>
          </w:tcPr>
          <w:p w14:paraId="7D9630C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hizosphere soils</w:t>
            </w:r>
          </w:p>
        </w:tc>
        <w:tc>
          <w:tcPr>
            <w:tcW w:w="1301" w:type="pct"/>
            <w:noWrap/>
          </w:tcPr>
          <w:p w14:paraId="05DB830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educed wilt; produced iturin, surfactin, fengycin.</w:t>
            </w:r>
          </w:p>
        </w:tc>
        <w:tc>
          <w:tcPr>
            <w:tcW w:w="575" w:type="pct"/>
            <w:noWrap/>
          </w:tcPr>
          <w:p w14:paraId="513F018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80/1065657X.2015.1020398","ISSN":"1065-657X","author":[{"dropping-particle":"","family":"Wang","given":"Jingjing","non-dropping-particle":"","parse-names":false,"suffix":""},{"dropping-particle":"","family":"Zhao","given":"Yan","non-dropping-particle":"","parse-names":false,"suffix":""},{"dropping-particle":"","family":"Ruan","given":"Yunze","non-dropping-particle":"","parse-names":false,"suffix":""}],"container-title":"Compost Science &amp; Utilization","id":"ITEM-1","issue":"3","issued":{"date-parts":[["2015","7","3"]]},"page":"185-198","title":"Effects of bio-organic fertilizers produced by four Bacillus amyloliquefaciens strains on banana Fusarium wilt disease","type":"article-journal","volume":"23"},"uris":["http://www.mendeley.com/documents/?uuid=41e24a10-83d4-457f-8bce-5b06c7e4fe0e"]}],"mendeley":{"formattedCitation":"(Wang et al., 2015)","plainTextFormattedCitation":"(Wang et al., 2015)","previouslyFormattedCitation":"(Wang et al. 2015)"},"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ang et al., 2015)</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5DBA055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15C5FFF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aenibacillus/Bacillus</w:t>
            </w:r>
          </w:p>
        </w:tc>
        <w:tc>
          <w:tcPr>
            <w:tcW w:w="982" w:type="pct"/>
            <w:noWrap/>
          </w:tcPr>
          <w:p w14:paraId="67F8E44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hizobacteria treatment</w:t>
            </w:r>
          </w:p>
        </w:tc>
        <w:tc>
          <w:tcPr>
            <w:tcW w:w="899" w:type="pct"/>
            <w:noWrap/>
          </w:tcPr>
          <w:p w14:paraId="525A007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Z-17 (P. lentimorbus), RZ-1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 pumilu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t>
            </w:r>
          </w:p>
        </w:tc>
        <w:tc>
          <w:tcPr>
            <w:tcW w:w="521" w:type="pct"/>
            <w:noWrap/>
          </w:tcPr>
          <w:p w14:paraId="61D1719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 rhizosphere</w:t>
            </w:r>
          </w:p>
        </w:tc>
        <w:tc>
          <w:tcPr>
            <w:tcW w:w="1301" w:type="pct"/>
            <w:noWrap/>
          </w:tcPr>
          <w:p w14:paraId="3AFF477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educed nematodes and Panama disease.</w:t>
            </w:r>
          </w:p>
        </w:tc>
        <w:tc>
          <w:tcPr>
            <w:tcW w:w="575" w:type="pct"/>
            <w:noWrap/>
          </w:tcPr>
          <w:p w14:paraId="6E66182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Ribeiro","given":"R C F","non-dropping-particle":"","parse-names":false,"suffix":""},{"dropping-particle":"","family":"Campos","given":"V P","non-dropping-particle":"","parse-names":false,"suffix":""},{"dropping-particle":"","family":"Xavier","given":"A A","non-dropping-particle":"","parse-names":false,"suffix":""},{"dropping-particle":"","family":"Rocha","given":"L S","non-dropping-particle":"","parse-names":false,"suffix":""},{"dropping-particle":"","family":"Ribeiro","given":"H B","non-dropping-particle":"","parse-names":false,"suffix":""},{"dropping-particle":"","family":"Aguiar","given":"F M","non-dropping-particle":"","parse-names":false,"suffix":""},{"dropping-particle":"","family":"Souza","given":"R M","non-dropping-particle":"","parse-names":false,"suffix":""},{"dropping-particle":"","family":"Mizobutsi","given":"E H","non-dropping-particle":"","parse-names":false,"suffix":""},{"dropping-particle":"","family":"Dias-Arieira","given":"C R","non-dropping-particle":"","parse-names":false,"suffix":""}],"container-title":"Nematropica","id":"ITEM-1","issued":{"date-parts":[["2012"]]},"page":"218-226","title":"Control of Meloidogyne javanica and Panama disease with rhizobacteria.","type":"article-journal","volume":"42"},"uris":["http://www.mendeley.com/documents/?uuid=c5ea3116-f6de-47e0-8b38-388cf1d26d78"]}],"mendeley":{"formattedCitation":"(Ribeiro et al., 2012)","plainTextFormattedCitation":"(Ribeiro et al., 2012)","previouslyFormattedCitation":"(Ribeiro et al. 2012)"},"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ibeiro et al., 2012)</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66CBC32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446B744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treptomyces </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p.</w:t>
            </w:r>
          </w:p>
        </w:tc>
        <w:tc>
          <w:tcPr>
            <w:tcW w:w="982" w:type="pct"/>
            <w:noWrap/>
          </w:tcPr>
          <w:p w14:paraId="6959B9C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ntifungal metabolites</w:t>
            </w:r>
          </w:p>
        </w:tc>
        <w:tc>
          <w:tcPr>
            <w:tcW w:w="899" w:type="pct"/>
            <w:noWrap/>
          </w:tcPr>
          <w:p w14:paraId="323951F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train g10</w:t>
            </w:r>
          </w:p>
        </w:tc>
        <w:tc>
          <w:tcPr>
            <w:tcW w:w="521" w:type="pct"/>
            <w:noWrap/>
          </w:tcPr>
          <w:p w14:paraId="5C0AA44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oil</w:t>
            </w:r>
          </w:p>
        </w:tc>
        <w:tc>
          <w:tcPr>
            <w:tcW w:w="1301" w:type="pct"/>
            <w:noWrap/>
          </w:tcPr>
          <w:p w14:paraId="1F4C59E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47–53% reduction in disease severity.</w:t>
            </w:r>
          </w:p>
        </w:tc>
        <w:tc>
          <w:tcPr>
            <w:tcW w:w="575" w:type="pct"/>
            <w:noWrap/>
          </w:tcPr>
          <w:p w14:paraId="4F2202A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07/s10295-004-0199-5","ISSN":"1367-5435","author":[{"dropping-particle":"","family":"Getha","given":"K.","non-dropping-particle":"","parse-names":false,"suffix":""},{"dropping-particle":"","family":"Vikineswary","given":"S.","non-dropping-particle":"","parse-names":false,"suffix":""},{"dropping-particle":"","family":"Wong","given":"W. H.","non-dropping-particle":"","parse-names":false,"suffix":""},{"dropping-particle":"","family":"Seki","given":"T.","non-dropping-particle":"","parse-names":false,"suffix":""},{"dropping-particle":"","family":"Ward","given":"A.","non-dropping-particle":"","parse-names":false,"suffix":""},{"dropping-particle":"","family":"Goodfellow","given":"M.","non-dropping-particle":"","parse-names":false,"suffix":""}],"container-title":"Journal of Industrial Microbiology &amp; Biotechnology","id":"ITEM-1","issue":"1","issued":{"date-parts":[["2005","1","14"]]},"page":"24-32","title":"Evaluation of Streptomyces sp. strain g10 for suppression of Fusarium wilt and rhizosphere colonization in pot-grown banana plantlets","type":"article-journal","volume":"32"},"uris":["http://www.mendeley.com/documents/?uuid=a5968452-9e00-43b2-9fb3-aa5a1c0d356b"]}],"mendeley":{"formattedCitation":"(Getha et al., 2005)","plainTextFormattedCitation":"(Getha et al., 2005)","previouslyFormattedCitation":"(Getha et al. 2005)"},"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Getha et al., 2005)</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516BA31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320AF29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Glomus </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pp.</w:t>
            </w:r>
          </w:p>
        </w:tc>
        <w:tc>
          <w:tcPr>
            <w:tcW w:w="982" w:type="pct"/>
            <w:noWrap/>
          </w:tcPr>
          <w:p w14:paraId="69090D2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Mycorrhizal inoculation</w:t>
            </w:r>
          </w:p>
        </w:tc>
        <w:tc>
          <w:tcPr>
            <w:tcW w:w="899" w:type="pct"/>
            <w:noWrap/>
          </w:tcPr>
          <w:p w14:paraId="1B4B696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G. intraradice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Glomu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spp.</w:t>
            </w:r>
          </w:p>
        </w:tc>
        <w:tc>
          <w:tcPr>
            <w:tcW w:w="521" w:type="pct"/>
            <w:noWrap/>
          </w:tcPr>
          <w:p w14:paraId="3716E65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oil</w:t>
            </w:r>
          </w:p>
        </w:tc>
        <w:tc>
          <w:tcPr>
            <w:tcW w:w="1301" w:type="pct"/>
            <w:noWrap/>
          </w:tcPr>
          <w:p w14:paraId="048F564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educed rhizome necrosis and external symptoms.</w:t>
            </w:r>
          </w:p>
        </w:tc>
        <w:tc>
          <w:tcPr>
            <w:tcW w:w="575" w:type="pct"/>
            <w:noWrap/>
          </w:tcPr>
          <w:p w14:paraId="09EC830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7660/ActaHortic.1998.490.28","ISSN":"0567-7572","author":[{"dropping-particle":"","family":"Jaizme-Vega","given":"M.C.","non-dropping-particle":"","parse-names":false,"suffix":""},{"dropping-particle":"","family":"Sosa Hernández","given":"B.","non-dropping-particle":"","parse-names":false,"suffix":""},{"dropping-particle":"","family":"Hernández Hernández","given":"J.M.","non-dropping-particle":"","parse-names":false,"suffix":""}],"container-title":"Acta Horticulturae","id":"ITEM-1","issue":"490","issued":{"date-parts":[["1998","9"]]},"page":"285-296","title":"Interaction of arbuscular mycorrhizal fungi and the soil pathogen Fusarium oxysporum f. sp. cubense on the first stages of micropropagated Grande Naine banana","type":"article-journal"},"uris":["http://www.mendeley.com/documents/?uuid=5b2687ca-472c-4888-8907-eb9a7e1ad74c"]}],"mendeley":{"formattedCitation":"(Jaizme-Vega et al., 1998)","plainTextFormattedCitation":"(Jaizme-Vega et al., 1998)","previouslyFormattedCitation":"(Jaizme-Vega et al. 1998)"},"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Jaizme-Vega et al., 1998)</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124258A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295BC93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Gigaspora margarita</w:t>
            </w:r>
          </w:p>
        </w:tc>
        <w:tc>
          <w:tcPr>
            <w:tcW w:w="982" w:type="pct"/>
            <w:noWrap/>
          </w:tcPr>
          <w:p w14:paraId="414367D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Mycorrhizal inoculation</w:t>
            </w:r>
          </w:p>
        </w:tc>
        <w:tc>
          <w:tcPr>
            <w:tcW w:w="899" w:type="pct"/>
            <w:noWrap/>
          </w:tcPr>
          <w:p w14:paraId="51F2D48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G. margarita</w:t>
            </w:r>
          </w:p>
        </w:tc>
        <w:tc>
          <w:tcPr>
            <w:tcW w:w="521" w:type="pct"/>
            <w:noWrap/>
          </w:tcPr>
          <w:p w14:paraId="6BCF444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oil</w:t>
            </w:r>
          </w:p>
        </w:tc>
        <w:tc>
          <w:tcPr>
            <w:tcW w:w="1301" w:type="pct"/>
            <w:noWrap/>
          </w:tcPr>
          <w:p w14:paraId="097C76A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educed disease index; bioprotection.</w:t>
            </w:r>
          </w:p>
        </w:tc>
        <w:tc>
          <w:tcPr>
            <w:tcW w:w="575" w:type="pct"/>
            <w:noWrap/>
          </w:tcPr>
          <w:p w14:paraId="06E1749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590/S0100-204X2007000100005","ISSN":"0100-204X","abstract":"O objetivo deste trabalho foi avaliar o efeito da densidade de inóculo de fungo micorrízico arbuscular (FMA) na incidência e severidade do Fusarium oxysporum f. sp. cubense (FOC) na bananeira, variedade 'Maçã', em fase inicial de desenvolvimento vegetativo. O trabalho foi realizado em três etapas, em condições de casa de vegetação, na Embrapa Mandioca e Fruticultura Tropical, Cruz das Almas, BA. Foi realizado um teste de ajuste para determinação das densidades de inóculo do FMA a serem utilizadas. Em seguida, o FMA, Gigaspora margarita, foi inoculado nas mudas de banana e, depois de 60 dias foi inoculado o FOC. G. margarita apresentou eficiência simbiótica no crescimento das mudas de bananeira, variedade Maçã, dependendo da densidade de inóculo. A inoculação prévia com o FMA promoveu redução no índice de infecção causado pelo FOC. A pré-colonização das plantas de bananeira pelo FMA resultou em efeito de bioproteção, modulado pela taxa de colonização micorrízica e pela concentração de inóculo do FOC no solo.","author":[{"dropping-particle":"","family":"Borges","given":"Andréa Jaqueira da Silva","non-dropping-particle":"","parse-names":false,"suffix":""},{"dropping-particle":"","family":"Trindade","given":"Aldo Vilar","non-dropping-particle":"","parse-names":false,"suffix":""},{"dropping-particle":"de","family":"Matos","given":"Aristóteles Pires","non-dropping-particle":"","parse-names":false,"suffix":""},{"dropping-particle":"","family":"Peixoto","given":"Maria de Fátima da Silva","non-dropping-particle":"","parse-names":false,"suffix":""}],"container-title":"Pesquisa Agropecuária Brasileira","id":"ITEM-1","issue":"1","issued":{"date-parts":[["2007","1"]]},"page":"35-41","title":"Reduction of Fusarium wilt of “banana-Maçã” by inoculation of arbuscular mycorrhizal fungi","type":"article-journal","volume":"42"},"uris":["http://www.mendeley.com/documents/?uuid=ef103ac7-0fd5-4e79-a1ba-8836f4cfa31e"]}],"mendeley":{"formattedCitation":"(Borges et al., 2007)","plainTextFormattedCitation":"(Borges et al., 2007)","previouslyFormattedCitation":"(Borges et al. 2007)"},"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orges et al., 2007)</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206BEB7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164F3D4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rbuscular mycorrhizal fungi (AMF)</w:t>
            </w:r>
          </w:p>
        </w:tc>
        <w:tc>
          <w:tcPr>
            <w:tcW w:w="982" w:type="pct"/>
            <w:noWrap/>
          </w:tcPr>
          <w:p w14:paraId="78EDD0D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Mycorrhizal colonization + nutrient sources</w:t>
            </w:r>
          </w:p>
        </w:tc>
        <w:tc>
          <w:tcPr>
            <w:tcW w:w="899" w:type="pct"/>
            <w:noWrap/>
          </w:tcPr>
          <w:p w14:paraId="5672777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Native AMF</w:t>
            </w:r>
          </w:p>
        </w:tc>
        <w:tc>
          <w:tcPr>
            <w:tcW w:w="521" w:type="pct"/>
            <w:noWrap/>
          </w:tcPr>
          <w:p w14:paraId="005EE21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oil</w:t>
            </w:r>
          </w:p>
        </w:tc>
        <w:tc>
          <w:tcPr>
            <w:tcW w:w="1301" w:type="pct"/>
            <w:noWrap/>
          </w:tcPr>
          <w:p w14:paraId="53141A2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Lower fusarium severity under bio-fertilizer.</w:t>
            </w:r>
          </w:p>
        </w:tc>
        <w:tc>
          <w:tcPr>
            <w:tcW w:w="575" w:type="pct"/>
            <w:noWrap/>
          </w:tcPr>
          <w:p w14:paraId="453BC11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590/S1806-66902012000300007","ISSN":"1806-6690","author":[{"dropping-particle":"","family":"Sampaio","given":"Deusiane Batista","non-dropping-particle":"","parse-names":false,"suffix":""},{"dropping-particle":"","family":"Mendes Filho","given":"Paulo Furtado","non-dropping-particle":"","parse-names":false,"suffix":""},{"dropping-particle":"","family":"Mascena","given":"Aldênia Mendes","non-dropping-particle":"","parse-names":false,"suffix":""},{"dropping-particle":"","family":"Gomes","given":"Vânia Felipe Freire","non-dropping-particle":"","parse-names":false,"suffix":""},{"dropping-particle":"","family":"Guimarães","given":"Francisco Valderez Augusto","non-dropping-particle":"","parse-names":false,"suffix":""}],"container-title":"Revista Ciência Agronômica","id":"ITEM-1","issue":"3","issued":{"date-parts":[["2012","9"]]},"page":"453-469","title":"Colonisation of arbuscular mycorrhiza and tolerance to Panama disease in seedlings of the maçã banana","type":"article-journal","volume":"43"},"uris":["http://www.mendeley.com/documents/?uuid=a38630c3-d5c3-41ee-ba0f-211ba848349f"]}],"mendeley":{"formattedCitation":"(Sampaio et al., 2012)","plainTextFormattedCitation":"(Sampaio et al., 2012)","previouslyFormattedCitation":"(Sampaio et al. 2012)"},"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ampaio et al., 2012)</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26B1E5C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673633F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FOC-</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T. asperellum </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interaction</w:t>
            </w:r>
          </w:p>
        </w:tc>
        <w:tc>
          <w:tcPr>
            <w:tcW w:w="982" w:type="pct"/>
            <w:noWrap/>
          </w:tcPr>
          <w:p w14:paraId="25735EF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SH library for gene expression</w:t>
            </w:r>
          </w:p>
        </w:tc>
        <w:tc>
          <w:tcPr>
            <w:tcW w:w="899" w:type="pct"/>
            <w:noWrap/>
          </w:tcPr>
          <w:p w14:paraId="56102A3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 asperell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prr2</w:t>
            </w:r>
          </w:p>
        </w:tc>
        <w:tc>
          <w:tcPr>
            <w:tcW w:w="521" w:type="pct"/>
            <w:noWrap/>
          </w:tcPr>
          <w:p w14:paraId="452F4D3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 roots</w:t>
            </w:r>
          </w:p>
        </w:tc>
        <w:tc>
          <w:tcPr>
            <w:tcW w:w="1301" w:type="pct"/>
            <w:noWrap/>
          </w:tcPr>
          <w:p w14:paraId="42B18E9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Upregulated defense genes (endochitinase, polyubiquitin).</w:t>
            </w:r>
          </w:p>
        </w:tc>
        <w:tc>
          <w:tcPr>
            <w:tcW w:w="575" w:type="pct"/>
            <w:noWrap/>
          </w:tcPr>
          <w:p w14:paraId="30B83AB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3906/bot-1511-19","ISSN":"1300008X","author":[{"dropping-particle":"","family":"Thangavelu","given":"Raman","non-dropping-particle":"","parse-names":false,"suffix":""},{"dropping-particle":"","family":"Gopalakrishanan","given":"Varun","non-dropping-particle":"","parse-names":false,"suffix":""},{"dropping-particle":"","family":"Perumal","given":"Ganga Devi","non-dropping-particle":"","parse-names":false,"suffix":""}],"container-title":"Turkish Journal of Botany","id":"ITEM-1","issued":{"date-parts":[["2016"]]},"page":"480-487","title":"Identification of differentially expressed genes from Fusarium oxysporum f. sp cubense and Trichoderma asperellum (prr2) interaction in the susceptible banana cultivar Grand Naine","type":"article-journal","volume":"40"},"uris":["http://www.mendeley.com/documents/?uuid=992584ce-df63-40ba-a9ac-cdc6f51a9e87"]}],"mendeley":{"formattedCitation":"(Thangavelu et al., 2016)","plainTextFormattedCitation":"(Thangavelu et al., 2016)","previouslyFormattedCitation":"(Thangavelu et al. 2016)"},"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Thangavelu et al., 2016)</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1F5908F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11C91F4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usarium oxysporum</w:t>
            </w:r>
          </w:p>
        </w:tc>
        <w:tc>
          <w:tcPr>
            <w:tcW w:w="982" w:type="pct"/>
            <w:noWrap/>
          </w:tcPr>
          <w:p w14:paraId="6BC260D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pplication of live/dead pathogen</w:t>
            </w:r>
          </w:p>
        </w:tc>
        <w:tc>
          <w:tcPr>
            <w:tcW w:w="899" w:type="pct"/>
            <w:noWrap/>
          </w:tcPr>
          <w:p w14:paraId="1B09840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Dead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 oxysporum</w:t>
            </w:r>
          </w:p>
        </w:tc>
        <w:tc>
          <w:tcPr>
            <w:tcW w:w="521" w:type="pct"/>
            <w:noWrap/>
          </w:tcPr>
          <w:p w14:paraId="571AC04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Pathogenic strain</w:t>
            </w:r>
          </w:p>
        </w:tc>
        <w:tc>
          <w:tcPr>
            <w:tcW w:w="1301" w:type="pct"/>
            <w:noWrap/>
          </w:tcPr>
          <w:p w14:paraId="3850604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Induced resistance via defense enzymes; dead pathogen acted as vaccine</w:t>
            </w:r>
          </w:p>
        </w:tc>
        <w:tc>
          <w:tcPr>
            <w:tcW w:w="575" w:type="pct"/>
            <w:noWrap/>
          </w:tcPr>
          <w:p w14:paraId="7E8A6BD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ISSN":"09737510","abstract":"Fusarium wilt or Panama wilt disease Banana is one of the most disastrous plant diseases. In the present studies, the response of Grand Naine variety of banana plants, when interacting with dead or alive pathogen, Fusarium oxysporum f.sp. cubense (Foc), a causative agent of fusarium wilt disease of banana were investigated. The induced response of plants was evaluated in terms of induction of defense-related enzymes, viz., Peroxidase (POX), Polyphenol Oxidase (PPO), β-1,3 Glucanae, Chitinase and Phenoloics. Plants interacted with live pathogen resulted early induction of defense to check penetration as well as antimicrobial productions. However, pathogen overcome the defense of plant and caused disease. Interaction with dead pathogen resulted in acceleration of defense response in plants and so that plants inoculated with dead pathogen showed resistance to forced inoculation of live pathogens. Results obtained in the present study that the dead pathogen was able to raise defense response in plants and provide resistance to fusariam wilt disease of banana upon subsequent exposure. This study showed that dead pathogen could be a potential candidate like a plant vaccine before the onset of disease to combat fusarium wilt disease of banana.","author":[{"dropping-particle":"","family":"Chand","given":"G.","non-dropping-particle":"","parse-names":false,"suffix":""},{"dropping-particle":"","family":"Kumar","given":"A.","non-dropping-particle":"","parse-names":false,"suffix":""},{"dropping-particle":"","family":"Kumar","given":"S.","non-dropping-particle":"","parse-names":false,"suffix":""},{"dropping-particle":"","family":"Gupta","given":"R. N.","non-dropping-particle":"","parse-names":false,"suffix":""},{"dropping-particle":"","family":"Jaiswal","given":"U. S.","non-dropping-particle":"","parse-names":false,"suffix":""},{"dropping-particle":"","family":"Maru","given":"A. K.","non-dropping-particle":"","parse-names":false,"suffix":""},{"dropping-particle":"","family":"Kumar","given":"D.","non-dropping-particle":"","parse-names":false,"suffix":""}],"container-title":"Journal of Pure and Applied Microbiology","id":"ITEM-1","issue":"3","issued":{"date-parts":[["2016"]]},"page":"2307-2314","title":"Induction of resistance against fusarium wilt of banana by application of live RKN, live and dead pathogenic strain of Fusarium oxysporum f. sp. Cubense","type":"article-journal","volume":"10"},"uris":["http://www.mendeley.com/documents/?uuid=fabe9a47-728b-4ab8-84aa-8716e8198706"]}],"mendeley":{"formattedCitation":"(Chand et al., 2016)","plainTextFormattedCitation":"(Chand et al., 2016)","previouslyFormattedCitation":"(Chand et al. 2016)"},"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Chand et al., 2016)</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0254E4E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35B9424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seudomonas aeruginosa</w:t>
            </w:r>
          </w:p>
        </w:tc>
        <w:tc>
          <w:tcPr>
            <w:tcW w:w="982" w:type="pct"/>
            <w:noWrap/>
          </w:tcPr>
          <w:p w14:paraId="1F31264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PGPR trait assessment</w:t>
            </w:r>
          </w:p>
        </w:tc>
        <w:tc>
          <w:tcPr>
            <w:tcW w:w="899" w:type="pct"/>
            <w:noWrap/>
          </w:tcPr>
          <w:p w14:paraId="3B96C61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 aeruginosa</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strain BG</w:t>
            </w:r>
          </w:p>
        </w:tc>
        <w:tc>
          <w:tcPr>
            <w:tcW w:w="521" w:type="pct"/>
            <w:noWrap/>
          </w:tcPr>
          <w:p w14:paraId="2239443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Marine water (Gulf of Khambhat)</w:t>
            </w:r>
          </w:p>
        </w:tc>
        <w:tc>
          <w:tcPr>
            <w:tcW w:w="1301" w:type="pct"/>
            <w:noWrap/>
          </w:tcPr>
          <w:p w14:paraId="09FA6A6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ntifungal activity; enhanced chickpea growth</w:t>
            </w:r>
          </w:p>
        </w:tc>
        <w:tc>
          <w:tcPr>
            <w:tcW w:w="575" w:type="pct"/>
            <w:noWrap/>
          </w:tcPr>
          <w:p w14:paraId="66D1311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07/s10725-014-9949-1","ISSN":"0167-6903","author":[{"dropping-particle":"","family":"Goswami","given":"Dweipayan","non-dropping-particle":"","parse-names":false,"suffix":""},{"dropping-particle":"","family":"Patel","given":"Krupa","non-dropping-particle":"","parse-names":false,"suffix":""},{"dropping-particle":"","family":"Parmar","given":"Swapnsinh","non-dropping-particle":"","parse-names":false,"suffix":""},{"dropping-particle":"","family":"Vaghela","given":"Hemendrasinh","non-dropping-particle":"","parse-names":false,"suffix":""},{"dropping-particle":"","family":"Muley","given":"Namrata","non-dropping-particle":"","parse-names":false,"suffix":""},{"dropping-particle":"","family":"Dhandhukia","given":"Pinakin","non-dropping-particle":"","parse-names":false,"suffix":""},{"dropping-particle":"","family":"Thakker","given":"Janki N.","non-dropping-particle":"","parse-names":false,"suffix":""}],"container-title":"Plant Growth Regulation","id":"ITEM-1","issue":"1","issued":{"date-parts":[["2015","1","22"]]},"page":"253-263","title":"Elucidating multifaceted urease producing marine Pseudomonas aeruginosa BG as a cogent PGPR and bio-control agent","type":"article-journal","volume":"75"},"uris":["http://www.mendeley.com/documents/?uuid=3dd0f428-9f31-48cd-84f1-63ebed848a16"]}],"mendeley":{"formattedCitation":"(Goswami et al., 2015)","plainTextFormattedCitation":"(Goswami et al., 2015)","previouslyFormattedCitation":"(Goswami et al. 2015)"},"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Goswami et al., 2015)</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32D6767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0DDDFF1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ungal endophytes</w:t>
            </w:r>
          </w:p>
        </w:tc>
        <w:tc>
          <w:tcPr>
            <w:tcW w:w="982" w:type="pct"/>
            <w:noWrap/>
          </w:tcPr>
          <w:p w14:paraId="1890877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In vivo screening against pests and pathogens</w:t>
            </w:r>
          </w:p>
        </w:tc>
        <w:tc>
          <w:tcPr>
            <w:tcW w:w="899" w:type="pct"/>
            <w:noWrap/>
          </w:tcPr>
          <w:p w14:paraId="7BA9330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Various endophytic fungi</w:t>
            </w:r>
          </w:p>
        </w:tc>
        <w:tc>
          <w:tcPr>
            <w:tcW w:w="521" w:type="pct"/>
            <w:noWrap/>
          </w:tcPr>
          <w:p w14:paraId="25183F4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 corm and root tissue</w:t>
            </w:r>
          </w:p>
        </w:tc>
        <w:tc>
          <w:tcPr>
            <w:tcW w:w="1301" w:type="pct"/>
            <w:noWrap/>
          </w:tcPr>
          <w:p w14:paraId="2E3F900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educed weevil damage and nematode multiplication; no reduction in Fusarium wilt.</w:t>
            </w:r>
          </w:p>
        </w:tc>
        <w:tc>
          <w:tcPr>
            <w:tcW w:w="575" w:type="pct"/>
            <w:noWrap/>
          </w:tcPr>
          <w:p w14:paraId="5785609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Niere","given":"Björn","non-dropping-particle":"","parse-names":false,"suffix":""},{"dropping-particle":"","family":"Gold","given":"Clifford S","non-dropping-particle":"","parse-names":false,"suffix":""},{"dropping-particle":"","family":"Coyne","given":"Danny","non-dropping-particle":"","parse-names":false,"suffix":""}],"container-title":"Proceedings of the IOBC\\WPRS Working Group 'Multitrophic Interactions in Soil and Integrated Control', Bad Honnef, Germany, 1-4 June 2003 combined with selected papers from the meetings 'Thinking in Lines - from Research to Market Products', Einsiedeln, S","editor":[{"dropping-particle":"","family":"Sikora","given":"R. A.","non-dropping-particle":"","parse-names":false,"suffix":""},{"dropping-particle":"","family":"Gowen","given":"S.","non-dropping-particle":"","parse-names":false,"suffix":""},{"dropping-particle":"","family":"Hauschild","given":"R.","non-dropping-particle":"","parse-names":false,"suffix":""},{"dropping-particle":"","family":"Kiewnick","given":"S.","non-dropping-particle":"","parse-names":false,"suffix":""}],"id":"ITEM-1","issued":{"date-parts":[["2004"]]},"page":"203-209","title":"Can fungal endophytes control soilborne pests in banana?","type":"paper-conference"},"uris":["http://www.mendeley.com/documents/?uuid=235461a4-e6b8-4f8f-86b8-baa095a5c686"]}],"mendeley":{"formattedCitation":"(Niere et al., 2004)","plainTextFormattedCitation":"(Niere et al., 2004)","previouslyFormattedCitation":"(Niere et al. 2004)"},"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Niere et al., 2004)</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275A722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688B7A4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richoderma atroviride</w:t>
            </w:r>
          </w:p>
        </w:tc>
        <w:tc>
          <w:tcPr>
            <w:tcW w:w="982" w:type="pct"/>
            <w:noWrap/>
          </w:tcPr>
          <w:p w14:paraId="49DE3DA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pore suspension application</w:t>
            </w:r>
          </w:p>
        </w:tc>
        <w:tc>
          <w:tcPr>
            <w:tcW w:w="899" w:type="pct"/>
            <w:noWrap/>
          </w:tcPr>
          <w:p w14:paraId="6DF0C77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Endo 1, Endo 2, Endo 3</w:t>
            </w:r>
          </w:p>
        </w:tc>
        <w:tc>
          <w:tcPr>
            <w:tcW w:w="521" w:type="pct"/>
            <w:noWrap/>
          </w:tcPr>
          <w:p w14:paraId="49206A0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Endophytic fungi</w:t>
            </w:r>
          </w:p>
        </w:tc>
        <w:tc>
          <w:tcPr>
            <w:tcW w:w="1301" w:type="pct"/>
            <w:noWrap/>
          </w:tcPr>
          <w:p w14:paraId="7B918ED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No significant reduction in disease incidence but reduced corm discoloration.</w:t>
            </w:r>
          </w:p>
        </w:tc>
        <w:tc>
          <w:tcPr>
            <w:tcW w:w="575" w:type="pct"/>
            <w:noWrap/>
          </w:tcPr>
          <w:p w14:paraId="1A220D0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Ortiz","given":"R","non-dropping-particle":"","parse-names":false,"suffix":""},{"dropping-particle":"","family":"Pocasangre","given":"L E","non-dropping-particle":"","parse-names":false,"suffix":""}],"container-title":"Tierra Tropical: Sostenibilidad, Ambiente y Sociedad","id":"ITEM-1","issue":"2","issued":{"date-parts":[["2012"]]},"page":"221-228","title":"Biological control of Panama disease (Fusarium oxysporum f. sp. cubense) using endophytic fungi.","type":"article-journal","volume":"8"},"uris":["http://www.mendeley.com/documents/?uuid=5612e6fc-83ff-4587-a054-3cb1b546e975"]}],"mendeley":{"formattedCitation":"(Ortiz and Pocasangre, 2012)","plainTextFormattedCitation":"(Ortiz and Pocasangre, 2012)","previouslyFormattedCitation":"(Ortiz and Pocasangre 2012)"},"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Ortiz and Pocasangre, 2012)</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559280E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53D9126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seudomonas fluorescens</w:t>
            </w:r>
          </w:p>
        </w:tc>
        <w:tc>
          <w:tcPr>
            <w:tcW w:w="982" w:type="pct"/>
            <w:noWrap/>
          </w:tcPr>
          <w:p w14:paraId="49A334D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Seed bacterization,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In vitro</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antagonism</w:t>
            </w:r>
          </w:p>
        </w:tc>
        <w:tc>
          <w:tcPr>
            <w:tcW w:w="899" w:type="pct"/>
            <w:noWrap/>
          </w:tcPr>
          <w:p w14:paraId="152FAE0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iotypes C and G</w:t>
            </w:r>
          </w:p>
        </w:tc>
        <w:tc>
          <w:tcPr>
            <w:tcW w:w="521" w:type="pct"/>
            <w:noWrap/>
          </w:tcPr>
          <w:p w14:paraId="6134B8D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hizosphere of plants</w:t>
            </w:r>
          </w:p>
        </w:tc>
        <w:tc>
          <w:tcPr>
            <w:tcW w:w="1301" w:type="pct"/>
            <w:noWrap/>
          </w:tcPr>
          <w:p w14:paraId="3EA39F3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Enhanced plant growth and suppressed pathogens.</w:t>
            </w:r>
          </w:p>
        </w:tc>
        <w:tc>
          <w:tcPr>
            <w:tcW w:w="575" w:type="pct"/>
            <w:noWrap/>
          </w:tcPr>
          <w:p w14:paraId="2620DB8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ISSN":"0011-3891","author":[{"dropping-particle":"","family":"Sakthivel","given":"N","non-dropping-particle":"","parse-names":false,"suffix":""},{"dropping-particle":"","family":"Sivamani","given":"E","non-dropping-particle":"","parse-names":false,"suffix":""},{"dropping-particle":"","family":"Unnamalai","given":"N","non-dropping-particle":"","parse-names":false,"suffix":""},{"dropping-particle":"","family":"Gnanamanickam","given":"S S","non-dropping-particle":"","parse-names":false,"suffix":""}],"container-title":"Current Science","id":"ITEM-1","issued":{"date-parts":[["1986"]]},"page":"22-25","publisher":"JSTOR","title":"Plant growth-promoting rhizobacteria in enhancing plant growth and suppressing plant pathogens","type":"article-journal","volume":"55"},"uris":["http://www.mendeley.com/documents/?uuid=e3b2d225-2b75-4fe3-bb21-d83e797a35ce"]}],"mendeley":{"formattedCitation":"(Sakthivel et al., 1986)","plainTextFormattedCitation":"(Sakthivel et al., 1986)","previouslyFormattedCitation":"(Sakthivel et al. 1986)"},"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akthivel et al., 1986)</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6233AF9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7067832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erratia marcescens</w:t>
            </w:r>
          </w:p>
        </w:tc>
        <w:tc>
          <w:tcPr>
            <w:tcW w:w="982" w:type="pct"/>
            <w:noWrap/>
          </w:tcPr>
          <w:p w14:paraId="4E1FE86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ioformulation testing</w:t>
            </w:r>
          </w:p>
        </w:tc>
        <w:tc>
          <w:tcPr>
            <w:tcW w:w="899" w:type="pct"/>
            <w:noWrap/>
          </w:tcPr>
          <w:p w14:paraId="3922B07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entonite clay formulation</w:t>
            </w:r>
          </w:p>
        </w:tc>
        <w:tc>
          <w:tcPr>
            <w:tcW w:w="521" w:type="pct"/>
            <w:noWrap/>
          </w:tcPr>
          <w:p w14:paraId="02D8E6A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p>
        </w:tc>
        <w:tc>
          <w:tcPr>
            <w:tcW w:w="1301" w:type="pct"/>
            <w:noWrap/>
          </w:tcPr>
          <w:p w14:paraId="56146BB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entonite clay maintained cell viability and inhibited Foc.</w:t>
            </w:r>
          </w:p>
        </w:tc>
        <w:tc>
          <w:tcPr>
            <w:tcW w:w="575" w:type="pct"/>
            <w:noWrap/>
          </w:tcPr>
          <w:p w14:paraId="6874C19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3844/ajabssp.2009.283.288","ISSN":"15574989","author":[{"dropping-particle":"","family":"Ting","given":"A.S.Y.","non-dropping-particle":"","parse-names":false,"suffix":""},{"dropping-particle":"","family":"Fang","given":"M.T.","non-dropping-particle":"","parse-names":false,"suffix":""},{"dropping-particle":"","family":"Tee","given":"C.S.","non-dropping-particle":"","parse-names":false,"suffix":""}],"container-title":"American Journal of Agricultural and Biological Sciences","id":"ITEM-1","issue":"4","issued":{"date-parts":[["2009","4","1"]]},"page":"283-288","title":"Assessment on the effect of formulative materials on the viability and efficacy of Serratia marcescens-a biocontrol agent against Fusarium oxysporum F. sp. cubense race 4","type":"article-journal","volume":"4"},"uris":["http://www.mendeley.com/documents/?uuid=b669ab09-7cfc-4a8d-a607-16f77a3d791e"]}],"mendeley":{"formattedCitation":"(Ting et al., 2009a)","plainTextFormattedCitation":"(Ting et al., 2009a)","previouslyFormattedCitation":"(Ting et al. 2009a)"},"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Ting et al., 2009a)</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3784077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73E4501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 subtilis</w:t>
            </w:r>
          </w:p>
        </w:tc>
        <w:tc>
          <w:tcPr>
            <w:tcW w:w="982" w:type="pct"/>
            <w:noWrap/>
          </w:tcPr>
          <w:p w14:paraId="18E104C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Culture filtrate application to banana plantlets</w:t>
            </w:r>
          </w:p>
        </w:tc>
        <w:tc>
          <w:tcPr>
            <w:tcW w:w="899" w:type="pct"/>
            <w:noWrap/>
          </w:tcPr>
          <w:p w14:paraId="0B8032C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EBT1 isolate</w:t>
            </w:r>
          </w:p>
        </w:tc>
        <w:tc>
          <w:tcPr>
            <w:tcW w:w="521" w:type="pct"/>
            <w:noWrap/>
          </w:tcPr>
          <w:p w14:paraId="502823B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 tissue</w:t>
            </w:r>
          </w:p>
        </w:tc>
        <w:tc>
          <w:tcPr>
            <w:tcW w:w="1301" w:type="pct"/>
            <w:noWrap/>
          </w:tcPr>
          <w:p w14:paraId="2EEF7BF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Increased plantlet growth and resistance; elevated enzyme activities (SOD, PAL, POD, PPO, CAT)</w:t>
            </w:r>
          </w:p>
        </w:tc>
        <w:tc>
          <w:tcPr>
            <w:tcW w:w="575" w:type="pct"/>
            <w:noWrap/>
          </w:tcPr>
          <w:p w14:paraId="3472E9E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Yang","given":"Xiujuan","non-dropping-particle":"","parse-names":false,"suffix":""},{"dropping-particle":"","family":"Chen","given":"Furu","non-dropping-particle":"","parse-names":false,"suffix":""},{"dropping-particle":"","family":"Gan","given":"Lin","non-dropping-particle":"","parse-names":false,"suffix":""},{"dropping-particle":"","family":"Du","given":"Yixin","non-dropping-particle":"","parse-names":false,"suffix":""},{"dropping-particle":"","family":"Ruan","given":"Hongchun","non-dropping-particle":"","parse-names":false,"suffix":""}],"container-title":"Acta Phytophylacica Sinica","id":"ITEM-1","issued":{"date-parts":[["2010"]]},"page":"300-306","title":"Effect of the endophytic Bacillus subtilis EBT1 isolated from banana on the growth and resistance to Fusarium wilt disease in banana.","type":"article-journal","volume":"37"},"uris":["http://www.mendeley.com/documents/?uuid=c328998f-1a7b-4977-9c26-7c3639a7fdaa"]}],"mendeley":{"formattedCitation":"(Yang et al., 2010)","plainTextFormattedCitation":"(Yang et al., 2010)","previouslyFormattedCitation":"(Yang et al. 2010)"},"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Yang et al., 2010)</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5A42912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5F1FB4E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 </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pp.</w:t>
            </w:r>
          </w:p>
        </w:tc>
        <w:tc>
          <w:tcPr>
            <w:tcW w:w="982" w:type="pct"/>
            <w:noWrap/>
          </w:tcPr>
          <w:p w14:paraId="5E6AE23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Colonization assays in banana seedlings</w:t>
            </w:r>
          </w:p>
        </w:tc>
        <w:tc>
          <w:tcPr>
            <w:tcW w:w="899" w:type="pct"/>
            <w:noWrap/>
          </w:tcPr>
          <w:p w14:paraId="457661C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T2WF and W10 strains</w:t>
            </w:r>
          </w:p>
        </w:tc>
        <w:tc>
          <w:tcPr>
            <w:tcW w:w="521" w:type="pct"/>
            <w:noWrap/>
          </w:tcPr>
          <w:p w14:paraId="6992EA4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Not specified</w:t>
            </w:r>
          </w:p>
        </w:tc>
        <w:tc>
          <w:tcPr>
            <w:tcW w:w="1301" w:type="pct"/>
            <w:noWrap/>
          </w:tcPr>
          <w:p w14:paraId="4432D32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Colonized roots, corm, pseudostem; population peaks at 3–11 days post-inoculation</w:t>
            </w:r>
          </w:p>
        </w:tc>
        <w:tc>
          <w:tcPr>
            <w:tcW w:w="575" w:type="pct"/>
            <w:noWrap/>
          </w:tcPr>
          <w:p w14:paraId="6CDC4B5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Yang","given":"Xiujuan","non-dropping-particle":"","parse-names":false,"suffix":""},{"dropping-particle":"","family":"He","given":"Yuxian","non-dropping-particle":"","parse-names":false,"suffix":""},{"dropping-particle":"","family":"Chen","given":"Furu","non-dropping-particle":"","parse-names":false,"suffix":""},{"dropping-particle":"","family":"Ruan","given":"Hongchun","non-dropping-particle":"","parse-names":false,"suffix":""}],"container-title":"Chinese Journal of Biological Control","id":"ITEM-1","issue":"1","issued":{"date-parts":[["2007"]]},"page":"73-77","title":"Identification and colonization of antagonists T2WF and W10 against Fusarium oxysporum f. sp. cubense, pathogen of banana wilt disease.","type":"article-journal","volume":"23"},"uris":["http://www.mendeley.com/documents/?uuid=d3bf4dcb-8c12-4e15-b530-f72455415466"]}],"mendeley":{"formattedCitation":"(Yang et al., 2007)","plainTextFormattedCitation":"(Yang et al., 2007)","previouslyFormattedCitation":"(Yang et al. 2007)"},"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Yang et al., 2007)</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6FA4BD0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46C79BD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treptomyces griseus</w:t>
            </w:r>
          </w:p>
        </w:tc>
        <w:tc>
          <w:tcPr>
            <w:tcW w:w="982" w:type="pct"/>
            <w:noWrap/>
          </w:tcPr>
          <w:p w14:paraId="72B2B86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ioformulation with alginate/kaolin</w:t>
            </w:r>
          </w:p>
        </w:tc>
        <w:tc>
          <w:tcPr>
            <w:tcW w:w="899" w:type="pct"/>
            <w:noWrap/>
          </w:tcPr>
          <w:p w14:paraId="4D587EA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t 4 strain</w:t>
            </w:r>
          </w:p>
        </w:tc>
        <w:tc>
          <w:tcPr>
            <w:tcW w:w="521" w:type="pct"/>
            <w:noWrap/>
          </w:tcPr>
          <w:p w14:paraId="57000B5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Not specified</w:t>
            </w:r>
          </w:p>
        </w:tc>
        <w:tc>
          <w:tcPr>
            <w:tcW w:w="1301" w:type="pct"/>
            <w:noWrap/>
          </w:tcPr>
          <w:p w14:paraId="37C0ACD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Kaolin-formulated cells most effective (5.40 log</w:t>
            </w:r>
            <w:r>
              <w:rPr>
                <w:rFonts w:ascii="Times New Roman" w:hAnsi="Times New Roman" w:cs="Times New Roman" w:eastAsiaTheme="majorEastAsia"/>
                <w:color w:val="000000" w:themeColor="text1"/>
                <w:kern w:val="44"/>
                <w:sz w:val="20"/>
                <w:szCs w:val="20"/>
                <w:vertAlign w:val="superscript"/>
                <w:lang w:eastAsia="en-US"/>
                <w14:textFill>
                  <w14:solidFill>
                    <w14:schemeClr w14:val="tx1"/>
                  </w14:solidFill>
                </w14:textFill>
              </w:rPr>
              <w:t>10</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CFU/g FOC4 after 20 days)</w:t>
            </w:r>
          </w:p>
        </w:tc>
        <w:tc>
          <w:tcPr>
            <w:tcW w:w="575" w:type="pct"/>
            <w:noWrap/>
          </w:tcPr>
          <w:p w14:paraId="75B303C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80/09583157.2015.1007921","ISSN":"0958-3157","author":[{"dropping-particle":"","family":"Zacky","given":"Fathima Ameena","non-dropping-particle":"","parse-names":false,"suffix":""},{"dropping-particle":"","family":"Ting","given":"Adeline Su Yien","non-dropping-particle":"","parse-names":false,"suffix":""}],"container-title":"Biocontrol Science and Technology","id":"ITEM-1","issue":"6","issued":{"date-parts":[["2015","6","3"]]},"page":"685-696","title":"Biocontrol of Fusarium oxysporum f.sp. cubense tropical race 4 by formulated cells and cell-free extracts of Streptomyces griseus in sterile soil environment","type":"article-journal","volume":"25"},"uris":["http://www.mendeley.com/documents/?uuid=13d43d4f-a834-4e73-819e-52420f271955"]}],"mendeley":{"formattedCitation":"(Zacky and Ting, 2015)","plainTextFormattedCitation":"(Zacky and Ting, 2015)","previouslyFormattedCitation":"(Zacky and Ting 2015)"},"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Zacky and Ting, 2015)</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5124C3E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721" w:type="pct"/>
            <w:noWrap/>
          </w:tcPr>
          <w:p w14:paraId="1DF5EBA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 spp.</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Pseudomonas </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pp.</w:t>
            </w:r>
          </w:p>
        </w:tc>
        <w:tc>
          <w:tcPr>
            <w:tcW w:w="982" w:type="pct"/>
            <w:noWrap/>
          </w:tcPr>
          <w:p w14:paraId="7E5E1B3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ntifungal assays, plant growth tests</w:t>
            </w:r>
          </w:p>
        </w:tc>
        <w:tc>
          <w:tcPr>
            <w:tcW w:w="899" w:type="pct"/>
            <w:noWrap/>
          </w:tcPr>
          <w:p w14:paraId="7B47EE7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 subtili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 amyloliquefacien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 otitidi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 choloeaphtis</w:t>
            </w:r>
          </w:p>
        </w:tc>
        <w:tc>
          <w:tcPr>
            <w:tcW w:w="521" w:type="pct"/>
            <w:noWrap/>
          </w:tcPr>
          <w:p w14:paraId="1195310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 rhizosphere soil</w:t>
            </w:r>
          </w:p>
        </w:tc>
        <w:tc>
          <w:tcPr>
            <w:tcW w:w="1301" w:type="pct"/>
            <w:noWrap/>
          </w:tcPr>
          <w:p w14:paraId="238626D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 otitidi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most inhibitory (50.7–70.85% pathogen inhibition); stimulated tomato/corn growth</w:t>
            </w:r>
          </w:p>
        </w:tc>
        <w:tc>
          <w:tcPr>
            <w:tcW w:w="575" w:type="pct"/>
            <w:noWrap/>
          </w:tcPr>
          <w:p w14:paraId="6C8BFAE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Zhang","given":"Hui","non-dropping-particle":"","parse-names":false,"suffix":""},{"dropping-particle":"","family":"Song","given":"YuanYuan","non-dropping-particle":"","parse-names":false,"suffix":""},{"dropping-particle":"","family":"Lu","given":"Shun","non-dropping-particle":"","parse-names":false,"suffix":""},{"dropping-particle":"","family":"Guo","given":"JingJing","non-dropping-particle":"","parse-names":false,"suffix":""},{"dropping-particle":"","family":"Zeng","given":"RenSen","non-dropping-particle":"","parse-names":false,"suffix":""}],"container-title":"Journal of South China Agricultural University","id":"ITEM-1","issue":"3","issued":{"date-parts":[["2015"]]},"page":"65-70","title":"The antifungal activity and crop growth stimulation of growth-promoting rhizobacteria from banana rhizosphere soil.","type":"article-journal","volume":"36"},"uris":["http://www.mendeley.com/documents/?uuid=465268b1-b7ad-4036-8843-d4a23d71acb4"]}],"mendeley":{"formattedCitation":"(Zhang et al., 2015)","plainTextFormattedCitation":"(Zhang et al., 2015)","previouslyFormattedCitation":"(Zhang et al. 2015)"},"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Zhang et al., 2015)</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bl>
    <w:p w14:paraId="383D96DA"/>
    <w:p w14:paraId="7C78246B">
      <w:pPr>
        <w:widowControl/>
        <w:spacing w:after="160" w:line="278" w:lineRule="auto"/>
        <w:jc w:val="left"/>
      </w:pPr>
      <w:r>
        <w:br w:type="page"/>
      </w:r>
    </w:p>
    <w:p w14:paraId="55833F82">
      <w:pPr>
        <w:rPr>
          <w:rFonts w:ascii="Times New Roman" w:hAnsi="Times New Roman" w:cs="Times New Roman"/>
          <w:b/>
          <w:bCs/>
          <w:sz w:val="24"/>
          <w:szCs w:val="28"/>
        </w:rPr>
      </w:pPr>
      <w:bookmarkStart w:id="0" w:name="_GoBack"/>
      <w:bookmarkEnd w:id="0"/>
      <w:r>
        <w:rPr>
          <w:rFonts w:ascii="Times New Roman" w:hAnsi="Times New Roman" w:cs="Times New Roman"/>
          <w:b/>
          <w:bCs/>
          <w:sz w:val="24"/>
          <w:szCs w:val="28"/>
        </w:rPr>
        <w:t>References</w:t>
      </w:r>
    </w:p>
    <w:p w14:paraId="352BB39E">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sz w:val="22"/>
          <w:szCs w:val="24"/>
        </w:rPr>
        <w:fldChar w:fldCharType="begin" w:fldLock="1"/>
      </w:r>
      <w:r>
        <w:rPr>
          <w:rFonts w:ascii="Times New Roman" w:hAnsi="Times New Roman" w:cs="Times New Roman"/>
          <w:sz w:val="22"/>
          <w:szCs w:val="24"/>
        </w:rPr>
        <w:instrText xml:space="preserve">ADDIN Mendeley Bibliography CSL_BIBLIOGRAPHY </w:instrText>
      </w:r>
      <w:r>
        <w:rPr>
          <w:rFonts w:ascii="Times New Roman" w:hAnsi="Times New Roman" w:cs="Times New Roman"/>
          <w:sz w:val="22"/>
          <w:szCs w:val="24"/>
        </w:rPr>
        <w:fldChar w:fldCharType="separate"/>
      </w:r>
      <w:r>
        <w:rPr>
          <w:rFonts w:ascii="Times New Roman" w:hAnsi="Times New Roman" w:cs="Times New Roman"/>
          <w:kern w:val="0"/>
          <w:sz w:val="22"/>
        </w:rPr>
        <w:t>Akila, R., Rajendran, L., Harish, S., Saveetha, K., Raguchander, T., Samiyappan, R., 2011. Combined application of botanical formulations and biocontrol agents for the management of Fusarium oxysporum f. sp. cubense (Foc) causing Fusarium wilt in banana. Biol. Control 57, 175–183. https://doi.org/10.1016/j.biocontrol.2011.02.010</w:t>
      </w:r>
    </w:p>
    <w:p w14:paraId="68968086">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Ayyadurai, N., Ravindra Naik, P., Sreehari Rao, M., Sunish Kumar, R., Samrat, S.K., Manohar, M., Sakthivel, N., 2006. Isolation and characterization of a novel banana rhizosphere bacterium as fungal antagonist and microbial adjuvant in micropropagation of banana. J. Appl. Microbiol. 100, 926–937. https://doi.org/10.1111/j.1365-2672.2006.02863.x</w:t>
      </w:r>
    </w:p>
    <w:p w14:paraId="70CD837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Bastasa, G.N., Baliad, A.A., 2005. Biological control of Fusarium wilt of abaca (Fusarium oxysporum) with Trichoderma and yeast. Philipp. J. Crop Sci. 30, 29–37.</w:t>
      </w:r>
    </w:p>
    <w:p w14:paraId="173A91C8">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Belgrove, A., Steinberg, C., Viljoen, A., 2011. Evaluation of Nonpathogenic Fusarium oxysporum and Pseudomonas fluorescens for Panama Disease Control. Plant Dis. 95, 951–959. https://doi.org/10.1094/PDIS-06-10-0409</w:t>
      </w:r>
    </w:p>
    <w:p w14:paraId="3CF755D6">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Bonsubre, J.A., Montaos, E., Cadiz, D.A.J., Beldad, F.D., Alburo, G., Papa, I., Zulaybar, T., 2016. Preventing moko, Panama, and black Sigatoka diseases in bananas using rhizobacteria from mangrove rhizospheres as biological control agent., in: 4th Asian PGPR Conference - Recent Trends in PGPR Research for Sustainable Crop Productivity. pp. 229–237.</w:t>
      </w:r>
    </w:p>
    <w:p w14:paraId="77A4C4B6">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Borges, A.J. da S., Trindade, A.V., Matos, A.P. de, Peixoto, M. de F. da S., 2007. Reduction of Fusarium wilt of “banana-Maçã” by inoculation of arbuscular mycorrhizal fungi. Pesqui. Agropecuária Bras. 42, 35–41. https://doi.org/10.1590/S0100-204X2007000100005</w:t>
      </w:r>
    </w:p>
    <w:p w14:paraId="071B6F62">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Cao, L., Qiu, Z., Dai, X., Tan, H., Lin, Y., Zhou, S., 2004. Isolation of endophytic actinomycetes from roots and leaves of banana (Musa acuminata) plants and their activities against Fusarium oxysporum f. sp. cubense. World J. Microbiol. Biotechnol. 20, 501–504. https://doi.org/10.1023/B:WIBI.0000040406.30495.48</w:t>
      </w:r>
    </w:p>
    <w:p w14:paraId="428CC06B">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Cao, L., Qiu, Z., You, J., Tan, H., Zhou, S., 2005. Isolation and characterization of endophytic streptomycete antagonists of fusarium wilt pathogen from surface-sterilized banana roots. FEMS Microbiol. Lett. 247, 147–152. https://doi.org/10.1016/j.femsle.2005.05.006</w:t>
      </w:r>
    </w:p>
    <w:p w14:paraId="2CBE9D18">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Chand, G., Kumar, A., Kumar, S., Gupta, R.N., Jaiswal, U.S., Maru, A.K., Kumar, D., 2016. Induction of resistance against fusarium wilt of banana by application of live RKN, live and dead pathogenic strain of Fusarium oxysporum f. sp. Cubense. J. Pure Appl. Microbiol. 10, 2307–2314.</w:t>
      </w:r>
    </w:p>
    <w:p w14:paraId="279D5B7E">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Chaves, N.P., Staver, C., Dita, M.A., 2016. Potential of Trichoderma asperellum for biocontrol of Fusarium wilt in banana. Acta Hortic. 261–266. https://doi.org/10.17660/ActaHortic.2016.1114.35</w:t>
      </w:r>
    </w:p>
    <w:p w14:paraId="5ACBA5F9">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Damodaran, T., Rajan, S., Muthukumar, M., Ram Gopal, Yadav, K., Kumar, S., Ahmad, I., Kumari, N., Mishra, V.K., Jha, S.K., 2020. Biological management of banana Fusarium wilt caused by Fusarium oxysporum f.sp. cubense tropical race 4 using antagonistic fungal isolate CSR-T-3 (Trichoderma reesei). Front. Microbiol. 11. https://doi.org/10.3389/fmicb.2020.595845</w:t>
      </w:r>
    </w:p>
    <w:p w14:paraId="51AB19F2">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Fan, H., Yang, P., Guo, Z., Zeng, L., 2011. Screening of antifungal activity of secondary metabolites of fungi isolated from waste tin mine against Fusarium oxysporum f. sp. cubense. Southwest China J. Agric. Sci. 24, 604–607.</w:t>
      </w:r>
    </w:p>
    <w:p w14:paraId="2C0F469C">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Forsyth, L.M., Smith, L.J., Aitken, E.A.B., 2006. Identification and characterization of non-pathogenic Fusarium oxysporum capable of increasing and decreasing Fusarium wilt severity. Mycol. Res. 110, 929–935. https://doi.org/10.1016/j.mycres.2006.03.008</w:t>
      </w:r>
    </w:p>
    <w:p w14:paraId="6114A583">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Galarza, L., Akagi, Y., Takao, K., Kim, C.S., Maekawa, N., Itai, A., Peralta, E., Santos, E., Kodama, M., 2015a. Characterization of Trichoderma species isolated in Ecuador and their antagonistic activities against phytopathogenic fungi from Ecuador and Japan. J. Gen. Plant Pathol. 81, 201–210. https://doi.org/10.1007/s10327-015-0587-x</w:t>
      </w:r>
    </w:p>
    <w:p w14:paraId="701E806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Galarza, L., Akagi, Y., Takao, K., Peralta, E., Santos, E., Kodama, M., 2015b. Involvement of ThSNF1 in the development and virulence of biocontrol agent Trichoderma harzianum. J. Gen. Plant Pathol. 81, 211–217. https://doi.org/10.1007/s10327-015-0590-2</w:t>
      </w:r>
    </w:p>
    <w:p w14:paraId="5D32071A">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Getha, K., Vikineswary, S., 2002. Antagonistic effects of Streptomyces violaceusniger strain G10 on Fusarium oxysporum f.sp. cubense race 4: Indirect evidence for the role of antibiosis in the antagonistic process. J. Ind. Microbiol. Biotechnol. 28, 303–310. https://doi.org/10.1038/sj.jim.7000247</w:t>
      </w:r>
    </w:p>
    <w:p w14:paraId="6347561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Getha, K., Vikineswary, S., Wong, W.H., Seki, T., Ward, A., Goodfellow, M., 2005. Evaluation of Streptomyces sp. strain g10 for suppression of Fusarium wilt and rhizosphere colonization in pot-grown banana plantlets. J. Ind. Microbiol. Biotechnol. 32, 24–32. https://doi.org/10.1007/s10295-004-0199-5</w:t>
      </w:r>
    </w:p>
    <w:p w14:paraId="42BFCFC2">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Goswami, D., Patel, K., Parmar, S., Vaghela, H., Muley, N., Dhandhukia, P., Thakker, J.N., 2015. Elucidating multifaceted urease producing marine Pseudomonas aeruginosa BG as a cogent PGPR and bio-control agent. Plant Growth Regul. 75, 253–263. https://doi.org/10.1007/s10725-014-9949-1</w:t>
      </w:r>
    </w:p>
    <w:p w14:paraId="53921FEA">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He, H., Cai, X.Q., Hong, Y.C., Guan, X., Hu, F.P., 2002. Selection of endophytic antifungal bacteria from Capsicum. Chinese J. Biol. Control 18, 171–175.</w:t>
      </w:r>
    </w:p>
    <w:p w14:paraId="27DF3711">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Hernández, Á.J.C., Pocasangre Enamorado, L.E., Casanoves, F., Avelino, J., Tapia Fernández, A.C., Luis Ortiz, J., 2014. Use of endophytic insulation of Trichoderma spp., for biocontrol of Panama disease (Fusarium oxysporum f. sp. cubense) race 1, in vitro plants of banana, Gros Michel variety (AAA) under greenhouse. La Calera 13, 16–23. https://doi.org/10.5377/calera.v13i20.1620</w:t>
      </w:r>
    </w:p>
    <w:p w14:paraId="39503F99">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Hima, V.M., Beena, S., Cherian, K.A., 2016. Protoplasmic fusion: A biotechnological tool for the enhancement of bio-efficacy of native isolates of Trichoderma spp. Indian Phytopathol. 69, 649–651.</w:t>
      </w:r>
    </w:p>
    <w:p w14:paraId="56A4A1CE">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Ho, Y.-N., Chiang, H.-M., Chao, C.-P., Su, C.-C., Hsu, H.-F., Guo, C., Hsieh, J.-L., Huang, C.-C., 2015. In planta biocontrol of soilborne Fusarium wilt of banana through a plant endophytic bacterium, Burkholderia cenocepacia 869T2. Plant Soil 387, 295–306. https://doi.org/10.1007/s11104-014-2297-0</w:t>
      </w:r>
    </w:p>
    <w:p w14:paraId="04E031C8">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Huang, X., Chen, B., Zhou, D., Tan, X., Zhang, X., 2013. Isolation, identification of BM-24 strains and its antifungal activity of antagonistic bacteria against Fusarium oxysporum f. sp. cubense. Acta Phytophylacica Sin. 40, 121–127.</w:t>
      </w:r>
    </w:p>
    <w:p w14:paraId="27E2863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Jaizme-Vega, M.C., Sosa Hernández, B., Hernández Hernández, J.M., 1998. Interaction of arbuscular mycorrhizal fungi and the soil pathogen Fusarium oxysporum f. sp. cubense on the first stages of micropropagated Grande Naine banana. Acta Hortic. 285–296. https://doi.org/10.17660/ActaHortic.1998.490.28</w:t>
      </w:r>
    </w:p>
    <w:p w14:paraId="3844E864">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Kavino, M., Manoranjitham, S.K., 2018. In vitro bacterization of banana (Musa spp.) with native endophytic and rhizospheric bacterial isolates: Novel ways to combat Fusarium wilt. Eur. J. Plant Pathol. 151, 371–387. https://doi.org/10.1007/s10658-017-1379-2</w:t>
      </w:r>
    </w:p>
    <w:p w14:paraId="4694256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Kavino, M., Manoranjitham, S.K., Balamohan, T.N., Kumar, N., Karthiba, L., Samiyappan, R., 2014. Enhancement of growth and Panama wilt resistance in banana by in vitro co-culturing of banana plantlets with PGPR and endophytes. Acta Hortic. 277–282. https://doi.org/10.17660/ActaHortic.2014.1024.37</w:t>
      </w:r>
    </w:p>
    <w:p w14:paraId="3C6CFCC0">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Kumari, A., Kumar, R., Kumar, H., 2014. Efficacy of fungicides and Trichoderma viride against Fusarium oxysporum f. sp. cubense in-vitro. The Bioscan 9, 1355–1358.</w:t>
      </w:r>
    </w:p>
    <w:p w14:paraId="3C291B08">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Kumari, N., Kumar, H., 2015. Association of nonpathogenic Fusarium oxysporum species with cultured shoot apices of banana (Musa acuminata) cultivars. The Bioscan 10, 629–633.</w:t>
      </w:r>
    </w:p>
    <w:p w14:paraId="0FFECE1D">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Li, Z., Liao, D., Chen, H., Zeng, H., 2010. Isolation and identification of a strain of rare actinomycetes with antagonistic activity against Fusarium oxyporm f. sp. cubense. Genomics Appl. Biol. 29, 303–309.</w:t>
      </w:r>
    </w:p>
    <w:p w14:paraId="3D35D799">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Lian, J., Wang, Z., Cao, L., Tan, H., Inderbitzin, P., Jiang, Z., Zhou, S., 2009. Artificial inoculation of banana tissue culture plantlets with indigenous endophytes originally derived from native banana plants. Biol. Control 51, 427–434. https://doi.org/10.1016/j.biocontrol.2009.08.002</w:t>
      </w:r>
    </w:p>
    <w:p w14:paraId="559CD0BD">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Lin, M., Zhang, S., 2010. The antagonistic effect of shrimp fermentation liquor of Streptomyces F-1013 against plant pathogenic fungi. J. Fujian Agric. For. Univ. (Natural Sci. Ed. 39, 584–589.</w:t>
      </w:r>
    </w:p>
    <w:p w14:paraId="7C00B96C">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Liu, Y., Lu, Q., 2013. Inhibitory effects of Acremonium sp. on Fusarium wilt in bananas. African J. Agric. Res. 8, 6241–6249.</w:t>
      </w:r>
    </w:p>
    <w:p w14:paraId="42D67179">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Liu, Y., Zhu, A., Tan, H., Cao, L., Zhang, R., 2019. Engineering banana endosphere microbiome to improve Fusarium wilt resistance in banana. Microbiome 7, 74. https://doi.org/10.1186/s40168-019-0690-x</w:t>
      </w:r>
    </w:p>
    <w:p w14:paraId="37CC17E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Manoch, L., Dethoup, T., 2011. A potential use of Talaromyces species as biological agents against plant pathogenic fungi. Thai J. Agric. Sci 44, 81–91.</w:t>
      </w:r>
    </w:p>
    <w:p w14:paraId="2BBEF1A9">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Marín, M., Wong, I., García, G., Morán, R., Basulto, R., Pimentel, E., Mena, J., 2013. In vitro antagonistic activity of Tsukamurella paurometabola C-924 against phytopathogens. Rev. Protección Veg. 28, 132–137.</w:t>
      </w:r>
    </w:p>
    <w:p w14:paraId="57499EF5">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Mohammed, A.M., Al-Ani, Bekbayeva, L., Salleh, B., 2011. Biological control of Fusarium oxysporum f. sp. cubense by Pseudomonas fluorescens and BABA in vitro. World Appl. Sci. J. 15, 189–191.</w:t>
      </w:r>
    </w:p>
    <w:p w14:paraId="3E64108B">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Mohandas, S., Manamohan, M., Rawal, R.D., Chakraborty, S., Sreekantappa, H., Manjula, R., Lakshmikantha, H.C., 2004. Interaction of Fusarium Oxysporum f.sp. Cubense with Pseudomonas Fluorescens Precolonized to Banana Roots. World J. Microbiol. Biotechnol. 20, 651–655. https://doi.org/10.1023/B:WIBI.0000043197.54871.1b</w:t>
      </w:r>
    </w:p>
    <w:p w14:paraId="1FDB81C9">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Mohandas, S., Manjula, R., Rawal, R.D., Lakshmikantha, H.C., Chakraborty, S., Ramachandra, Y.L., 2010. Evaluation of arbuscular mycorrhiza and other biocontrol agents in managing Fusarium oxysporum f. sp. Cubense infection in banana cv. Neypoovan. Biocontrol Sci. Technol. 20, 165–181. https://doi.org/10.1080/09583150903438439</w:t>
      </w:r>
    </w:p>
    <w:p w14:paraId="430EB4F7">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Mukhongo, R.W., Kavoo-Mwan, M.A., Kahangi, M.E., Ateka, E.M., Were, A.B., Okalebo, J.R., Mutegi, M.E., Mwangi, K.E., Tepeni, T.T., Njuguini, K.S., Onguso, J.M., Okoth, S.A., Jefwa, J.M., 2015. Occurrence of Arbuscular Mycorrhizal Fungi and Fusarium in TC Banana Rhizosphere Inoculated with Microbiological Products in Different Soils in Kenya. Int. J. Soil Sci. 10, 45–62. https://doi.org/10.3923/ijss.2015.45.62</w:t>
      </w:r>
    </w:p>
    <w:p w14:paraId="2641435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Nel, B., Steinberg, C., Labuschagne, N., Viljoen, A., 2006. Isolation and characterization of nonpathogenic Fusarium oxysporum isolates from the rhizosphere of healthy banana plants. Plant Pathol. 55, 207–216. https://doi.org/10.1111/j.1365-3059.2006.01343.x</w:t>
      </w:r>
    </w:p>
    <w:p w14:paraId="30C24C9C">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Niere, B., Gold, C.S., Coyne, D., 2004. Can fungal endophytes control soilborne pests in banana?, in: Sikora, R.A., Gowen, S., Hauschild, R., Kiewnick, S. (Eds.), Proceedings of the IOBC\WPRS Working Group “Multitrophic Interactions in Soil and Integrated Control”, Bad Honnef, Germany, 1-4 June 2003 Combined with Selected Papers from the Meetings “Thinking in Lines - from Research to Market Products”, Einsiedeln, S. pp. 203–209.</w:t>
      </w:r>
    </w:p>
    <w:p w14:paraId="2901BFE2">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Ortiz, R., Pocasangre, L.E., 2012. Biological control of Panama disease (Fusarium oxysporum f. sp. cubense) using endophytic fungi. Tierra Trop. Sostenibilidad, Ambient. y Soc. 8, 221–228.</w:t>
      </w:r>
    </w:p>
    <w:p w14:paraId="432B1851">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Qi, D., Zou, L., Zhou, D., Feng, R., Gao, Z., Zhang, X., 2017. Isolation, identification of strain GA1-2 and its antifungal activity against Fusarium oxysporum f. sp. cubense. J. Plant Prot. 44, 809–816.</w:t>
      </w:r>
    </w:p>
    <w:p w14:paraId="6750C5B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Qiu, W., Huang, H., Ye, J., Bao, S., 2009. Screening of actinomycetes against Fusarium oxysporum f. sp. cubense and identification of strain DA07408. Res. Agric. Mod. 30, 126–128.</w:t>
      </w:r>
    </w:p>
    <w:p w14:paraId="20BF26ED">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Ribeiro, R.C.F., Campos, V.P., Xavier, A.A., Rocha, L.S., Ribeiro, H.B., Aguiar, F.M., Souza, R.M., Mizobutsi, E.H., Dias-Arieira, C.R., 2012. Control of Meloidogyne javanica and Panama disease with rhizobacteria. Nematropica 42, 218–226.</w:t>
      </w:r>
    </w:p>
    <w:p w14:paraId="60451335">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akthivel, N., Sivamani, E., Unnamalai, N., Gnanamanickam, S.S., 1986. Plant growth-promoting rhizobacteria in enhancing plant growth and suppressing plant pathogens. Curr. Sci. 55, 22–25.</w:t>
      </w:r>
    </w:p>
    <w:p w14:paraId="54FED289">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ampaio, D.B., Mendes Filho, P.F., Mascena, A.M., Gomes, V.F.F., Guimarães, F.V.A., 2012. Colonisation of arbuscular mycorrhiza and tolerance to Panama disease in seedlings of the maçã banana. Rev. Ciência Agronômica 43, 453–469. https://doi.org/10.1590/S1806-66902012000300007</w:t>
      </w:r>
    </w:p>
    <w:p w14:paraId="4EDFBC64">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anjeevkumar, K., Eswaran, A., Muthukumar, A., 2008. Survival of Serratia marcescens in different carrier materials and mycelial dry weight of Fusarium oxysporum f. sp. cubense. Plant Arch. 8, 345–346.</w:t>
      </w:r>
    </w:p>
    <w:p w14:paraId="784B345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aravanan, T., . R.B., . M.M., 2004a. Pseudomonas fluorescens Induced Enzymological Changes in Banana Roots (Cv. Rasthali) against Fusarium Wilt Disease. Plant Pathol. J. 3, 72–80. https://doi.org/10.3923/ppj.2004.72.80</w:t>
      </w:r>
    </w:p>
    <w:p w14:paraId="78251DDD">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aravanan, T., Muthusamy, M., Marimuthu, T., 2004b. Effect of Pseudomonas fluorescens on Fusarium Wilt Pathogen in Banana Rhizosphere. J. Biol. Sci. 4, 192–198. https://doi.org/10.3923/jbs.2004.192.198</w:t>
      </w:r>
    </w:p>
    <w:p w14:paraId="42F7A324">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ekhar, A.C., Thomas, P., 2015. Isolation and identification of shoot-tip associated endophytic bacteria from banana cv. Grand Naine and testing for antagonistic activity against Fusarium oxysporum f. sp. cubense. Am. J. Plant Sci. 06, 943–954. https://doi.org/10.4236/ajps.2015.67101</w:t>
      </w:r>
    </w:p>
    <w:p w14:paraId="313A7FA9">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hen, L., Xiong, G., Dong, L., Kong, R., Guo, T., Zhang, S., 2013. Identification of A strain HN-1 against banana wilt disease and determination of its antagonism. Plant Dis. Pests 4, 12–16.</w:t>
      </w:r>
    </w:p>
    <w:p w14:paraId="2C40393B">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hen, Z., Thomashow, L.S., Ou, Y., Tao, C., Wang, J., Xiong, W., Liu, H., Li, R., Shen, Q., Kowalchuk, G.A., 2022. Shared Core Microbiome and Functionality of Key Taxa Suppressive to Banana Fusarium Wilt. Research 2022. https://doi.org/10.34133/2022/9818073</w:t>
      </w:r>
    </w:p>
    <w:p w14:paraId="36E0672C">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hen, Z., Xue, C., Taylor, P.W.J., Ou, Y., Wang, B., Zhao, Y., Ruan, Y., Li, R., Shen, Q., 2018. Soil pre-fumigation could effectively improve the disease suppressiveness of biofertilizer to banana Fusarium wilt disease by reshaping the soil microbiome. Biol. Fertil. Soils 54, 793–806. https://doi.org/10.1007/s00374-018-1303-8</w:t>
      </w:r>
    </w:p>
    <w:p w14:paraId="59E2DB8C">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ouza, A., Cruz, J.C., Sousa, N.R., Procópio, A.R.L., Silva, G.F., 2014. Endophytic bacteria from banana cultivars and their antifungal activity. Genet. Mol. Res. 13, 8661–8670. https://doi.org/10.4238/2014.October.27.6</w:t>
      </w:r>
    </w:p>
    <w:p w14:paraId="6F0D7E85">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un, J., Wang, Y., Li, W., Peng, M., 2010. Screening and identification of chitinase-producing bacterium and its antagonistic activity against Fusarium oxysporum f. sp. cubense. J. Fruit Sci. 27, 427–430.</w:t>
      </w:r>
    </w:p>
    <w:p w14:paraId="73BBAD66">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un, J.B., Peng, M., Wang, Y.G., Zhao, P.J., Xia, Q.Y., 2011. Isolation and characterization of antagonistic bacteria against Fusarium wilt and induction of defense related enzymes in banana. African J. Microbiol. Res. 5, 509–515. https://doi.org/10.5897/AJMR10.607</w:t>
      </w:r>
    </w:p>
    <w:p w14:paraId="01F81047">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un, T., Hsieh, F., 2015. First record of Eutypella sp. as a mycoparasite on Fusarium oxysporum f. sp. cubense. Plant Prot. Bull. Taiwan 57, 25–30.</w:t>
      </w:r>
    </w:p>
    <w:p w14:paraId="24952EC3">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un, Z., Ji, C., Li, Y., Wang, Z., 2008. Antagonistic rhizobacteria strain Bacillus subtilis S-1 against banana fusarium Wilt. Chinese J. Biol. Control 24, 143–147.</w:t>
      </w:r>
    </w:p>
    <w:p w14:paraId="0A2FC6D0">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an, D., Fu, L., Han, B., Sun, X., Zheng, P., Zhang, J., 2015. Identification of an endophytic antifungal bacterial strain isolated from the rubber tree and its application in the biological control of banana Fusarium wilt. PLoS One 10, e0131974. https://doi.org/10.1371/journal.pone.0131974</w:t>
      </w:r>
    </w:p>
    <w:p w14:paraId="65EAC71E">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an, Z., Lin, B., Zhang, R., 2013. A novel antifungal protein of Bacillus subtilis B25. Springerplus 2, 543. https://doi.org/10.1186/2193-1801-2-543</w:t>
      </w:r>
    </w:p>
    <w:p w14:paraId="7AE5B485">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antimavanich, S., Pantuwatana, S., Bhumiratana, A., Panbangred, W., 1997. Cloning of a chitinase gene into Bacillus thuringiensis subsp. aizawai for enhanced insecticidal activity. J. Gen. Appl. Microbiol. 43, 341–347.</w:t>
      </w:r>
    </w:p>
    <w:p w14:paraId="594B3E5D">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hangavelu, R., Gopalakrishanan, V., Perumal, G.D., 2016. Identification of differentially expressed genes from Fusarium oxysporum f. sp cubense and Trichoderma asperellum (prr2) interaction in the susceptible banana cultivar Grand Naine. Turk. J. Botany 40, 480–487. https://doi.org/10.3906/bot-1511-19</w:t>
      </w:r>
    </w:p>
    <w:p w14:paraId="36A44CED">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hangavelu, R., Gopi, M., 2015. Combined application of native Trichoderma isolates possessing multiple functions for the control of Fusarium wilt disease in banana cv. Grand Naine. Biocontrol Sci. Technol. 25, 1147–1164. https://doi.org/10.1080/09583157.2015.1036727</w:t>
      </w:r>
    </w:p>
    <w:p w14:paraId="58280374">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hangavelu, R., Jayanthi, A., 2009. RFLP analysis of rDNA-ITS regions of native non-pathogenic Fusarium oxysporum isolates and their field evaluation for the suppression of Fusarium wilt disease of banana. Australas. Plant Pathol. 38, 13. https://doi.org/10.1071/AP08071</w:t>
      </w:r>
    </w:p>
    <w:p w14:paraId="12194D70">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hangavelu, R., Mustaffa, M., 2010. A potential isolate of Trichoderma viride NRCB1 and its mass production for the effective management of Fusarium wilt disease in banana. Tree For. Sci. Biotechnol. 4, 76–84.</w:t>
      </w:r>
    </w:p>
    <w:p w14:paraId="6FBC826C">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hangavelu, R., Palaniswami, A., Ramakrishnan, G., Doraiswamy, S., Muthukrishnan, S., Velazhahan, R., 2001. Involvement of fusaric acid detoxification by Pseudomonas fluorescens strain Pf10 in the biological control of Fusarium wilt of banana caused by Fusarium oxysporum f. sp. cubense. J. Plant Dis. Prot. 108, 433–445.</w:t>
      </w:r>
    </w:p>
    <w:p w14:paraId="2DE4670A">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ing, A.S.Y., Fang, M.T., Tee, C.S., 2011. Efficacy of clay-based formulated Serratia in reducing inoculum of Fusarium oxysporum f. sp. cubense tropical race 4. Acta Hortic. 421–426. https://doi.org/10.17660/ActaHortic.2011.897.58</w:t>
      </w:r>
    </w:p>
    <w:p w14:paraId="2E51C393">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ing, A.S.Y., Fang, M.T., Tee, C.S., 2009a. Assessment on the effect of formulative materials on the viability and efficacy of Serratia marcescens-a biocontrol agent against Fusarium oxysporum F. sp. cubense race 4. Am. J. Agric. Biol. Sci. 4, 283–288. https://doi.org/10.3844/ajabssp.2009.283.288</w:t>
      </w:r>
    </w:p>
    <w:p w14:paraId="11C8A92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ing, A.S.Y., Mah, S.W., Tee, C.S., 2012. Evaluating the feasibility of induced host resistance by endophytic isolate Penicillium citrinum BTF08 as a control mechanism for Fusarium wilt in banana plantlets. Biol. Control 61, 155–159. https://doi.org/10.1016/j.biocontrol.2012.01.010</w:t>
      </w:r>
    </w:p>
    <w:p w14:paraId="5A0F2E30">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ing, Adeline Su Yien, Mah, S.W., Tee, C.S., 2011. Detection of potential volatile inhibitory compounds produced by endobacteria with biocontrol properties towards Fusarium oxysporum f. sp. cubense race 4. World J. Microbiol. Biotechnol. 27, 229–235. https://doi.org/10.1007/s11274-010-0447-y</w:t>
      </w:r>
    </w:p>
    <w:p w14:paraId="136BD789">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ing, A.S.Y., Mah, S.W., Tee, C.S., 2010. Identification of volatile metabolites from fungal endophytes with biocontrol potential towards Fusarium oxysporum F. sp. cubense Race 4. Am. J. Agric. Biol. Sci. 5, 177–182. https://doi.org/10.3844/ajabssp.2010.177.182</w:t>
      </w:r>
    </w:p>
    <w:p w14:paraId="2B384C0E">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ing, A.S.Y., Sariah, M., Kadir, J., Gurmit, S., 2009b. Field evaluation of non-pathogenic Fusarium oxysporum isolates UPM31P1 and UPM39B3 for the control of Fusarium wilt in ‘Pisang Berangan’ (Musa, AAA). Acta Hortic. 139–144. https://doi.org/10.17660/ActaHortic.2009.828.13</w:t>
      </w:r>
    </w:p>
    <w:p w14:paraId="29CA9226">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Wang, B., Shen, Z., Zhang, F., Raza, W., Yuan, J., Huang, R., Ruan, Y., Li, R., Shen, Q., 2016. Bacillus amyloliquefaciens Strain W19 can Promote Growth and Yield and Suppress Fusarium Wilt in Banana Under Greenhouse and Field Conditions. Pedosphere 26, 733–744. https://doi.org/10.1016/S1002-0160(15)60083-2</w:t>
      </w:r>
    </w:p>
    <w:p w14:paraId="5B558635">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Wang, B., Yuan, J., Zhang, J., Shen, Z., Zhang, M., Li, R., Ruan, Y., Shen, Q., 2013. Effects of novel bioorganic fertilizer produced by Bacillus amyloliquefaciens W19 on antagonism of Fusarium wilt of banana. Biol. Fertil. Soils 49, 435–446. https://doi.org/10.1007/s00374-012-0739-5</w:t>
      </w:r>
    </w:p>
    <w:p w14:paraId="7B0A8740">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Wang, F., Lyu, S., Liu, W., Zeng, L., Du, C., Zhou, J., Han, X., Liu, J., 2014. Screening of antagonistic bacteria against Fusarium oxysporum f. sp. Cubense and analysis of the substances associated with biological control. Acta Agric. Univ. Jiangxiensis 36, 1264–1269.</w:t>
      </w:r>
    </w:p>
    <w:p w14:paraId="5DF3A6F2">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Wang, J., Zhao, Y., Ruan, Y., 2015. Effects of bio-organic fertilizers produced by four Bacillus amyloliquefaciens strains on banana Fusarium wilt disease. Compost Sci. Util. 23, 185–198. https://doi.org/10.1080/1065657X.2015.1020398</w:t>
      </w:r>
    </w:p>
    <w:p w14:paraId="67588620">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Weber, O.B., Muniz, C.R., Vitor, A.O., Freire, F.C.O., Oliveira, V.M., 2007. Interaction of endophytic diazotrophic bacteria and Fusarium oxysporum f. sp. cubense on plantlets of banana ‘Maça.’ Plant Soil 298, 47–56. https://doi.org/10.1007/s11104-007-9335-0</w:t>
      </w:r>
    </w:p>
    <w:p w14:paraId="4A1E6F43">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Wei, S., Zhang, Z., Tu, X., He, J., Tu, G., 2011. Studies on the isolation, identification and activity of anti-Fusarium oxysporum secondary metabolites produced by Streptomyces sp. 702. Acta Agric. Univ. Jiangxiensis 33, 982–986.</w:t>
      </w:r>
    </w:p>
    <w:p w14:paraId="0C9F3DED">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Wibowo, A., Santosa, A.T., Subandiyah, S., Hermanto, C., Taylor, M.F.P., 2013. Control of Fusarium wilt of banana by using Trichoderma harzianum and resistant banana cultivars. Acta Hortic. 173–177. https://doi.org/10.17660/ActaHortic.2013.975.18</w:t>
      </w:r>
    </w:p>
    <w:p w14:paraId="541765BE">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Wu, Q., Zeng, H., Gong, S., 2009. Stability of fermentation broth of actinomycete strain WZ162 resistance to Fusarium oxysporum f. sp. cubense of banana. Guangxi Agric. Sci. 40, 366–369.</w:t>
      </w:r>
    </w:p>
    <w:p w14:paraId="20A71027">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Wu, X., Huang, H., Chen, G., Sun, Q., Peng, J., Zhu, J., Bao, S., 2009. A novel antibiotic produced by streptomyces noursei Da07210. Antonie Van Leeuwenhoek 96, 109–112. https://doi.org/10.1007/s10482-009-9333-8</w:t>
      </w:r>
    </w:p>
    <w:p w14:paraId="442371B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Xiao, A., You, C., Liang, G., Huang, Y., 2006. Selection of antagonistic bacteria against Fusarium oxysporum f. sp. cubense and their action mechanism. Plant Prot. 32, 53–56.</w:t>
      </w:r>
    </w:p>
    <w:p w14:paraId="1ECF9477">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Xing, M., Wang, L., 2015. Isolation, identification and antifungal activities of Streptomyces aureoverticillatus HN6. J. Plant Pathol. Microbiol. 06. https://doi.org/10.4172/2157-7471.1000281</w:t>
      </w:r>
    </w:p>
    <w:p w14:paraId="1C7F582C">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Xue, C., Ryan Penton, C., Shen, Z., Zhang, R., Huang, Q., Li, R., Ruan, Y., Shen, Q., 2015. Manipulating the banana rhizosphere microbiome for biological control of Panama disease. Sci. Rep. 5, 11124. https://doi.org/10.1038/srep11124</w:t>
      </w:r>
    </w:p>
    <w:p w14:paraId="5C6659A3">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Yang, X., Chen, F., Gan, L., Du, Y., Ruan, H., 2010. Effect of the endophytic Bacillus subtilis EBT1 isolated from banana on the growth and resistance to Fusarium wilt disease in banana. Acta Phytophylacica Sin. 37, 300–306.</w:t>
      </w:r>
    </w:p>
    <w:p w14:paraId="5D89B142">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Yang, X., He, Y., Chen, F., Ruan, H., 2007. Identification and colonization of antagonists T2WF and W10 against Fusarium oxysporum f. sp. cubense, pathogen of banana wilt disease. Chinese J. Biol. Control 23, 73–77.</w:t>
      </w:r>
    </w:p>
    <w:p w14:paraId="0662122A">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You, C., Xiao, A., Fu, Z., Zhen, J., 2006. The inhibitive effect of Antagonistic bacterium controlling rice blast on four soil-borne pathogenic fungi. Acta Agric. Univ. Jiangxiensis 28, 860–863.</w:t>
      </w:r>
    </w:p>
    <w:p w14:paraId="7B5F78EC">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Yu, J., Zhang, R., Tan, Z., Lin, B., 2016. Studies on antifungal activity and purification of antifungal substance from Bacillus subtilis B25 strain. Genomics Appl. Biol. 35, 629–634.</w:t>
      </w:r>
    </w:p>
    <w:p w14:paraId="18AEE142">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Yu, L., Dai, H.-F., Zhao, Y.-X., Zeng, Y.-B., Jiang, W.-T., Mei, W.-L., Zeng, H.-C., 2011. Three new compounds from soil actinomycete Streptomyces albospinus 15-4-2. J. Asian Nat. Prod. Res. 13, 901–906. https://doi.org/10.1080/10286020.2011.599322</w:t>
      </w:r>
    </w:p>
    <w:p w14:paraId="08046DA2">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Yuan, J., Li, B., Zhang, N., Waseem, R., Shen, Q., Huang, Q., 2012a. Production of bacillomycin- and macrolactin-type antibiotics by Bacillus amyloliquefaciens NJN-6 for suppressing soilborne plant pathogens. J. Agric. Food Chem. 60, 2976–2981. https://doi.org/10.1021/jf204868z</w:t>
      </w:r>
    </w:p>
    <w:p w14:paraId="2CEE8C5C">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Yuan, J., Raza, W., Shen, Q., Huang, Q., 2012b. Antifungal Activity of Bacillus amyloliquefaciens NJN-6 Volatile Compounds against Fusarium oxysporum f. sp. cubense. Appl. Environ. Microbiol. 78, 5942–5944. https://doi.org/10.1128/AEM.01357-12</w:t>
      </w:r>
    </w:p>
    <w:p w14:paraId="568B7B37">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Yun, T., Jing, T., Zhou, D., Zhang, M., Zhao, Y., Li, K., Zang, X., Zhang, L., Xie, J., Wang, W., 2022. Potential biological control of endophytic Streptomyces sp. 5-4 against Fusarium wilt of banana caused by Fusarium oxysporum f. sp. cubense Tropical Race 4. Phytopathology® 112, 1877–1885. https://doi.org/10.1094/PHYTO-11-21-0464-R</w:t>
      </w:r>
    </w:p>
    <w:p w14:paraId="4002C5F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Zacky, F.A., Ting, A.S.Y., 2015. Biocontrol of Fusarium oxysporum f.sp. cubense tropical race 4 by formulated cells and cell-free extracts of Streptomyces griseus in sterile soil environment. Biocontrol Sci. Technol. 25, 685–696. https://doi.org/10.1080/09583157.2015.1007921</w:t>
      </w:r>
    </w:p>
    <w:p w14:paraId="45729962">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Zacky, F.A., Ting, A.S.Y., 2013. Investigating the bioactivity of cells and cell-free extracts of Streptomyces griseus towards Fusarium oxysporum f. sp. cubense race 4. Biol. Control 66, 204–208. https://doi.org/10.1016/j.biocontrol.2013.06.001</w:t>
      </w:r>
    </w:p>
    <w:p w14:paraId="587324F5">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Zhang, H., Song, Y., Lu, S., Guo, J., Zeng, R., 2015. The antifungal activity and crop growth stimulation of growth-promoting rhizobacteria from banana rhizosphere soil. J. South China Agric. Univ. 36, 65–70.</w:t>
      </w:r>
    </w:p>
    <w:p w14:paraId="545DBB78">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Zhang, J., Bayram Akcapinar, G., Atanasova, L., Rahimi, M.J., Przylucka, A., Yang, D., Kubicek, C.P., Zhang, R., Shen, Q., Druzhinina, I.S., 2016. The neutral metallopeptidase NMP1 of Trichoderma guizhouense is required for mycotrophy and self‐defence. Environ. Microbiol. 18, 580–597. https://doi.org/10.1111/1462-2920.12966</w:t>
      </w:r>
    </w:p>
    <w:p w14:paraId="2AEDDD16">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Zhang, N., Wu, K., He, X., Li, S., Zhang, Z., Shen, B., Yang, X., Zhang, R., Huang, Q., Shen, Q., 2011. A new bioorganic fertilizer can effectively control banana wilt by strong colonization with Bacillus subtilis N11. Plant Soil 344, 87–97. https://doi.org/10.1007/s11104-011-0729-7</w:t>
      </w:r>
    </w:p>
    <w:p w14:paraId="02475D74">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Zhao, G., Qiu, Y., Zhang, Y., Xiong, G., 2016. Preliminary Study on Production Conditions and Action Mechanism of Antifuingal Protein from Strain HJX1. Agric. Biotechnol. 5, 46.</w:t>
      </w:r>
    </w:p>
    <w:p w14:paraId="06D8D10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Zhong, X., Liang, M., Zhen, X., Lai, J., Lai, X., 2009. Study on the inhibition of Trichoderma sp. against Fusarium oxysporum f. sp. cubense in banana. J. Fruit Sci. 26, 186–189.</w:t>
      </w:r>
    </w:p>
    <w:p w14:paraId="46D8DC7B">
      <w:pPr>
        <w:autoSpaceDE w:val="0"/>
        <w:autoSpaceDN w:val="0"/>
        <w:adjustRightInd w:val="0"/>
        <w:ind w:left="480" w:hanging="480"/>
        <w:rPr>
          <w:rFonts w:ascii="Times New Roman" w:hAnsi="Times New Roman" w:cs="Times New Roman"/>
          <w:sz w:val="22"/>
        </w:rPr>
      </w:pPr>
      <w:r>
        <w:rPr>
          <w:rFonts w:ascii="Times New Roman" w:hAnsi="Times New Roman" w:cs="Times New Roman"/>
          <w:kern w:val="0"/>
          <w:sz w:val="22"/>
        </w:rPr>
        <w:t>Zhou, D., Jing, T., Zhang, X., Qi, D., Chen, Y., Wang, F., 2016. Screening and antibacterial activity of antagonistic bacteria against banana Fusarium wilt disease. Acta Phytophylacica Sin. 43, 913–921.</w:t>
      </w:r>
    </w:p>
    <w:p w14:paraId="169B845F">
      <w:pPr>
        <w:rPr>
          <w:rFonts w:ascii="Times New Roman" w:hAnsi="Times New Roman" w:cs="Times New Roman"/>
          <w:sz w:val="22"/>
          <w:szCs w:val="24"/>
        </w:rPr>
      </w:pPr>
      <w:r>
        <w:rPr>
          <w:rFonts w:ascii="Times New Roman" w:hAnsi="Times New Roman" w:cs="Times New Roman"/>
          <w:sz w:val="22"/>
          <w:szCs w:val="24"/>
        </w:rPr>
        <w:fldChar w:fldCharType="end"/>
      </w:r>
    </w:p>
    <w:p w14:paraId="3A61909A">
      <w:pPr>
        <w:rPr>
          <w:b/>
          <w:bCs/>
        </w:rPr>
      </w:pPr>
    </w:p>
    <w:p w14:paraId="50EC8716"/>
    <w:sectPr>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Calibri Light">
    <w:panose1 w:val="020F0302020204030204"/>
    <w:charset w:val="00"/>
    <w:family w:val="swiss"/>
    <w:pitch w:val="default"/>
    <w:sig w:usb0="E4002EFF" w:usb1="C200247B" w:usb2="00000009" w:usb3="00000000" w:csb0="200001FF" w:csb1="00000000"/>
  </w:font>
  <w:font w:name="等线 Light">
    <w:panose1 w:val="02010600030101010101"/>
    <w:charset w:val="86"/>
    <w:family w:val="auto"/>
    <w:pitch w:val="default"/>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0"/>
  <w:documentProtection w:enforcement="0"/>
  <w:defaultTabStop w:val="720"/>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42B3"/>
    <w:rsid w:val="001F1B3D"/>
    <w:rsid w:val="00510EAD"/>
    <w:rsid w:val="00571058"/>
    <w:rsid w:val="005828DA"/>
    <w:rsid w:val="005F1293"/>
    <w:rsid w:val="006B6A3F"/>
    <w:rsid w:val="006B7DA3"/>
    <w:rsid w:val="006C6D3E"/>
    <w:rsid w:val="007004BC"/>
    <w:rsid w:val="00773930"/>
    <w:rsid w:val="008C514E"/>
    <w:rsid w:val="00A50315"/>
    <w:rsid w:val="00B15C69"/>
    <w:rsid w:val="00C826BD"/>
    <w:rsid w:val="00D042B3"/>
    <w:rsid w:val="00ED7424"/>
    <w:rsid w:val="5EE83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after="0" w:line="240" w:lineRule="auto"/>
      <w:jc w:val="both"/>
    </w:pPr>
    <w:rPr>
      <w:rFonts w:asciiTheme="minorHAnsi" w:hAnsiTheme="minorHAnsi" w:eastAsiaTheme="minorEastAsia" w:cstheme="minorBidi"/>
      <w:kern w:val="2"/>
      <w:sz w:val="21"/>
      <w:szCs w:val="22"/>
      <w:lang w:val="en-US" w:eastAsia="zh-CN" w:bidi="ar-SA"/>
      <w14:ligatures w14:val="none"/>
    </w:rPr>
  </w:style>
  <w:style w:type="paragraph" w:styleId="2">
    <w:name w:val="heading 1"/>
    <w:basedOn w:val="1"/>
    <w:next w:val="1"/>
    <w:link w:val="17"/>
    <w:qFormat/>
    <w:uiPriority w:val="9"/>
    <w:pPr>
      <w:keepNext/>
      <w:keepLines/>
      <w:widowControl/>
      <w:spacing w:before="360" w:after="80" w:line="278" w:lineRule="auto"/>
      <w:jc w:val="left"/>
      <w:outlineLvl w:val="0"/>
    </w:pPr>
    <w:rPr>
      <w:rFonts w:asciiTheme="majorHAnsi" w:hAnsiTheme="majorHAnsi" w:eastAsiaTheme="majorEastAsia" w:cstheme="majorBidi"/>
      <w:color w:val="2F5597" w:themeColor="accent1" w:themeShade="BF"/>
      <w:sz w:val="40"/>
      <w:szCs w:val="40"/>
      <w14:ligatures w14:val="standardContextual"/>
    </w:rPr>
  </w:style>
  <w:style w:type="paragraph" w:styleId="3">
    <w:name w:val="heading 2"/>
    <w:basedOn w:val="1"/>
    <w:next w:val="1"/>
    <w:link w:val="18"/>
    <w:semiHidden/>
    <w:unhideWhenUsed/>
    <w:qFormat/>
    <w:uiPriority w:val="9"/>
    <w:pPr>
      <w:keepNext/>
      <w:keepLines/>
      <w:widowControl/>
      <w:spacing w:before="160" w:after="80" w:line="278" w:lineRule="auto"/>
      <w:jc w:val="left"/>
      <w:outlineLvl w:val="1"/>
    </w:pPr>
    <w:rPr>
      <w:rFonts w:asciiTheme="majorHAnsi" w:hAnsiTheme="majorHAnsi" w:eastAsiaTheme="majorEastAsia" w:cstheme="majorBidi"/>
      <w:color w:val="2F5597" w:themeColor="accent1" w:themeShade="BF"/>
      <w:sz w:val="32"/>
      <w:szCs w:val="32"/>
      <w14:ligatures w14:val="standardContextual"/>
    </w:rPr>
  </w:style>
  <w:style w:type="paragraph" w:styleId="4">
    <w:name w:val="heading 3"/>
    <w:basedOn w:val="1"/>
    <w:next w:val="1"/>
    <w:link w:val="19"/>
    <w:semiHidden/>
    <w:unhideWhenUsed/>
    <w:qFormat/>
    <w:uiPriority w:val="9"/>
    <w:pPr>
      <w:keepNext/>
      <w:keepLines/>
      <w:widowControl/>
      <w:spacing w:before="160" w:after="80" w:line="278" w:lineRule="auto"/>
      <w:jc w:val="left"/>
      <w:outlineLvl w:val="2"/>
    </w:pPr>
    <w:rPr>
      <w:rFonts w:eastAsiaTheme="majorEastAsia" w:cstheme="majorBidi"/>
      <w:color w:val="2F5597" w:themeColor="accent1" w:themeShade="BF"/>
      <w:sz w:val="28"/>
      <w:szCs w:val="28"/>
      <w14:ligatures w14:val="standardContextual"/>
    </w:rPr>
  </w:style>
  <w:style w:type="paragraph" w:styleId="5">
    <w:name w:val="heading 4"/>
    <w:basedOn w:val="1"/>
    <w:next w:val="1"/>
    <w:link w:val="20"/>
    <w:semiHidden/>
    <w:unhideWhenUsed/>
    <w:qFormat/>
    <w:uiPriority w:val="9"/>
    <w:pPr>
      <w:keepNext/>
      <w:keepLines/>
      <w:widowControl/>
      <w:spacing w:before="80" w:after="40" w:line="278" w:lineRule="auto"/>
      <w:jc w:val="left"/>
      <w:outlineLvl w:val="3"/>
    </w:pPr>
    <w:rPr>
      <w:rFonts w:eastAsiaTheme="majorEastAsia" w:cstheme="majorBidi"/>
      <w:i/>
      <w:iCs/>
      <w:color w:val="2F5597" w:themeColor="accent1" w:themeShade="BF"/>
      <w:sz w:val="24"/>
      <w:szCs w:val="24"/>
      <w14:ligatures w14:val="standardContextual"/>
    </w:rPr>
  </w:style>
  <w:style w:type="paragraph" w:styleId="6">
    <w:name w:val="heading 5"/>
    <w:basedOn w:val="1"/>
    <w:next w:val="1"/>
    <w:link w:val="21"/>
    <w:semiHidden/>
    <w:unhideWhenUsed/>
    <w:qFormat/>
    <w:uiPriority w:val="9"/>
    <w:pPr>
      <w:keepNext/>
      <w:keepLines/>
      <w:widowControl/>
      <w:spacing w:before="80" w:after="40" w:line="278" w:lineRule="auto"/>
      <w:jc w:val="left"/>
      <w:outlineLvl w:val="4"/>
    </w:pPr>
    <w:rPr>
      <w:rFonts w:eastAsiaTheme="majorEastAsia" w:cstheme="majorBidi"/>
      <w:color w:val="2F5597" w:themeColor="accent1" w:themeShade="BF"/>
      <w:sz w:val="24"/>
      <w:szCs w:val="24"/>
      <w14:ligatures w14:val="standardContextual"/>
    </w:rPr>
  </w:style>
  <w:style w:type="paragraph" w:styleId="7">
    <w:name w:val="heading 6"/>
    <w:basedOn w:val="1"/>
    <w:next w:val="1"/>
    <w:link w:val="22"/>
    <w:semiHidden/>
    <w:unhideWhenUsed/>
    <w:qFormat/>
    <w:uiPriority w:val="9"/>
    <w:pPr>
      <w:keepNext/>
      <w:keepLines/>
      <w:widowControl/>
      <w:spacing w:before="40" w:line="278" w:lineRule="auto"/>
      <w:jc w:val="left"/>
      <w:outlineLvl w:val="5"/>
    </w:pPr>
    <w:rPr>
      <w:rFonts w:eastAsiaTheme="majorEastAsia" w:cstheme="majorBidi"/>
      <w:i/>
      <w:iCs/>
      <w:color w:val="595959" w:themeColor="text1" w:themeTint="A6"/>
      <w:sz w:val="24"/>
      <w:szCs w:val="24"/>
      <w14:textFill>
        <w14:solidFill>
          <w14:schemeClr w14:val="tx1">
            <w14:lumMod w14:val="65000"/>
            <w14:lumOff w14:val="35000"/>
          </w14:schemeClr>
        </w14:solidFill>
      </w14:textFill>
      <w14:ligatures w14:val="standardContextual"/>
    </w:rPr>
  </w:style>
  <w:style w:type="paragraph" w:styleId="8">
    <w:name w:val="heading 7"/>
    <w:basedOn w:val="1"/>
    <w:next w:val="1"/>
    <w:link w:val="23"/>
    <w:semiHidden/>
    <w:unhideWhenUsed/>
    <w:qFormat/>
    <w:uiPriority w:val="9"/>
    <w:pPr>
      <w:keepNext/>
      <w:keepLines/>
      <w:widowControl/>
      <w:spacing w:before="40" w:line="278" w:lineRule="auto"/>
      <w:jc w:val="left"/>
      <w:outlineLvl w:val="6"/>
    </w:pPr>
    <w:rPr>
      <w:rFonts w:eastAsiaTheme="majorEastAsia" w:cstheme="majorBidi"/>
      <w:color w:val="595959" w:themeColor="text1" w:themeTint="A6"/>
      <w:sz w:val="24"/>
      <w:szCs w:val="24"/>
      <w14:textFill>
        <w14:solidFill>
          <w14:schemeClr w14:val="tx1">
            <w14:lumMod w14:val="65000"/>
            <w14:lumOff w14:val="35000"/>
          </w14:schemeClr>
        </w14:solidFill>
      </w14:textFill>
      <w14:ligatures w14:val="standardContextual"/>
    </w:rPr>
  </w:style>
  <w:style w:type="paragraph" w:styleId="9">
    <w:name w:val="heading 8"/>
    <w:basedOn w:val="1"/>
    <w:next w:val="1"/>
    <w:link w:val="24"/>
    <w:semiHidden/>
    <w:unhideWhenUsed/>
    <w:qFormat/>
    <w:uiPriority w:val="9"/>
    <w:pPr>
      <w:keepNext/>
      <w:keepLines/>
      <w:widowControl/>
      <w:spacing w:line="278" w:lineRule="auto"/>
      <w:jc w:val="left"/>
      <w:outlineLvl w:val="7"/>
    </w:pPr>
    <w:rPr>
      <w:rFonts w:eastAsiaTheme="majorEastAsia" w:cstheme="majorBidi"/>
      <w:i/>
      <w:iCs/>
      <w:color w:val="262626" w:themeColor="text1" w:themeTint="D9"/>
      <w:sz w:val="24"/>
      <w:szCs w:val="24"/>
      <w14:textFill>
        <w14:solidFill>
          <w14:schemeClr w14:val="tx1">
            <w14:lumMod w14:val="85000"/>
            <w14:lumOff w14:val="15000"/>
          </w14:schemeClr>
        </w14:solidFill>
      </w14:textFill>
      <w14:ligatures w14:val="standardContextual"/>
    </w:rPr>
  </w:style>
  <w:style w:type="paragraph" w:styleId="10">
    <w:name w:val="heading 9"/>
    <w:basedOn w:val="1"/>
    <w:next w:val="1"/>
    <w:link w:val="25"/>
    <w:semiHidden/>
    <w:unhideWhenUsed/>
    <w:qFormat/>
    <w:uiPriority w:val="9"/>
    <w:pPr>
      <w:keepNext/>
      <w:keepLines/>
      <w:widowControl/>
      <w:spacing w:line="278" w:lineRule="auto"/>
      <w:jc w:val="left"/>
      <w:outlineLvl w:val="8"/>
    </w:pPr>
    <w:rPr>
      <w:rFonts w:eastAsiaTheme="majorEastAsia" w:cstheme="majorBidi"/>
      <w:color w:val="262626" w:themeColor="text1" w:themeTint="D9"/>
      <w:sz w:val="24"/>
      <w:szCs w:val="24"/>
      <w14:textFill>
        <w14:solidFill>
          <w14:schemeClr w14:val="tx1">
            <w14:lumMod w14:val="85000"/>
            <w14:lumOff w14:val="15000"/>
          </w14:schemeClr>
        </w14:solidFill>
      </w14:textFill>
      <w14:ligatures w14:val="standardContextual"/>
    </w:rPr>
  </w:style>
  <w:style w:type="character" w:default="1" w:styleId="16">
    <w:name w:val="Default Paragraph Font"/>
    <w:semiHidden/>
    <w:unhideWhenUsed/>
    <w:qFormat/>
    <w:uiPriority w:val="1"/>
  </w:style>
  <w:style w:type="table" w:default="1" w:styleId="15">
    <w:name w:val="Normal Table"/>
    <w:semiHidden/>
    <w:unhideWhenUsed/>
    <w:uiPriority w:val="99"/>
    <w:tblPr>
      <w:tblCellMar>
        <w:top w:w="0" w:type="dxa"/>
        <w:left w:w="108" w:type="dxa"/>
        <w:bottom w:w="0" w:type="dxa"/>
        <w:right w:w="108" w:type="dxa"/>
      </w:tblCellMar>
    </w:tblPr>
  </w:style>
  <w:style w:type="paragraph" w:styleId="11">
    <w:name w:val="footer"/>
    <w:basedOn w:val="1"/>
    <w:link w:val="36"/>
    <w:unhideWhenUsed/>
    <w:uiPriority w:val="99"/>
    <w:pPr>
      <w:widowControl/>
      <w:tabs>
        <w:tab w:val="center" w:pos="4680"/>
        <w:tab w:val="right" w:pos="9360"/>
      </w:tabs>
      <w:jc w:val="left"/>
    </w:pPr>
    <w:rPr>
      <w:sz w:val="24"/>
      <w:szCs w:val="24"/>
      <w14:ligatures w14:val="standardContextual"/>
    </w:rPr>
  </w:style>
  <w:style w:type="paragraph" w:styleId="12">
    <w:name w:val="header"/>
    <w:basedOn w:val="1"/>
    <w:link w:val="35"/>
    <w:unhideWhenUsed/>
    <w:qFormat/>
    <w:uiPriority w:val="99"/>
    <w:pPr>
      <w:widowControl/>
      <w:tabs>
        <w:tab w:val="center" w:pos="4680"/>
        <w:tab w:val="right" w:pos="9360"/>
      </w:tabs>
      <w:jc w:val="left"/>
    </w:pPr>
    <w:rPr>
      <w:sz w:val="24"/>
      <w:szCs w:val="24"/>
      <w14:ligatures w14:val="standardContextual"/>
    </w:rPr>
  </w:style>
  <w:style w:type="paragraph" w:styleId="13">
    <w:name w:val="Subtitle"/>
    <w:basedOn w:val="1"/>
    <w:next w:val="1"/>
    <w:link w:val="27"/>
    <w:qFormat/>
    <w:uiPriority w:val="11"/>
    <w:pPr>
      <w:widowControl/>
      <w:spacing w:after="160" w:line="278" w:lineRule="auto"/>
      <w:jc w:val="left"/>
    </w:pPr>
    <w:rPr>
      <w:rFonts w:eastAsiaTheme="majorEastAsia" w:cstheme="majorBidi"/>
      <w:color w:val="595959" w:themeColor="text1" w:themeTint="A6"/>
      <w:spacing w:val="15"/>
      <w:sz w:val="28"/>
      <w:szCs w:val="28"/>
      <w14:textFill>
        <w14:solidFill>
          <w14:schemeClr w14:val="tx1">
            <w14:lumMod w14:val="65000"/>
            <w14:lumOff w14:val="35000"/>
          </w14:schemeClr>
        </w14:solidFill>
      </w14:textFill>
      <w14:ligatures w14:val="standardContextual"/>
    </w:rPr>
  </w:style>
  <w:style w:type="paragraph" w:styleId="14">
    <w:name w:val="Title"/>
    <w:basedOn w:val="1"/>
    <w:next w:val="1"/>
    <w:link w:val="26"/>
    <w:qFormat/>
    <w:uiPriority w:val="10"/>
    <w:pPr>
      <w:widowControl/>
      <w:spacing w:after="80"/>
      <w:contextualSpacing/>
      <w:jc w:val="left"/>
    </w:pPr>
    <w:rPr>
      <w:rFonts w:asciiTheme="majorHAnsi" w:hAnsiTheme="majorHAnsi" w:eastAsiaTheme="majorEastAsia" w:cstheme="majorBidi"/>
      <w:spacing w:val="-10"/>
      <w:kern w:val="28"/>
      <w:sz w:val="56"/>
      <w:szCs w:val="56"/>
      <w14:ligatures w14:val="standardContextual"/>
    </w:rPr>
  </w:style>
  <w:style w:type="character" w:customStyle="1" w:styleId="17">
    <w:name w:val="Heading 1 Char"/>
    <w:basedOn w:val="16"/>
    <w:link w:val="2"/>
    <w:uiPriority w:val="9"/>
    <w:rPr>
      <w:rFonts w:asciiTheme="majorHAnsi" w:hAnsiTheme="majorHAnsi" w:eastAsiaTheme="majorEastAsia" w:cstheme="majorBidi"/>
      <w:color w:val="2F5597" w:themeColor="accent1" w:themeShade="BF"/>
      <w:sz w:val="40"/>
      <w:szCs w:val="40"/>
    </w:rPr>
  </w:style>
  <w:style w:type="character" w:customStyle="1" w:styleId="18">
    <w:name w:val="Heading 2 Char"/>
    <w:basedOn w:val="16"/>
    <w:link w:val="3"/>
    <w:semiHidden/>
    <w:uiPriority w:val="9"/>
    <w:rPr>
      <w:rFonts w:asciiTheme="majorHAnsi" w:hAnsiTheme="majorHAnsi" w:eastAsiaTheme="majorEastAsia" w:cstheme="majorBidi"/>
      <w:color w:val="2F5597" w:themeColor="accent1" w:themeShade="BF"/>
      <w:sz w:val="32"/>
      <w:szCs w:val="32"/>
    </w:rPr>
  </w:style>
  <w:style w:type="character" w:customStyle="1" w:styleId="19">
    <w:name w:val="Heading 3 Char"/>
    <w:basedOn w:val="16"/>
    <w:link w:val="4"/>
    <w:semiHidden/>
    <w:qFormat/>
    <w:uiPriority w:val="9"/>
    <w:rPr>
      <w:rFonts w:eastAsiaTheme="majorEastAsia" w:cstheme="majorBidi"/>
      <w:color w:val="2F5597" w:themeColor="accent1" w:themeShade="BF"/>
      <w:sz w:val="28"/>
      <w:szCs w:val="28"/>
    </w:rPr>
  </w:style>
  <w:style w:type="character" w:customStyle="1" w:styleId="20">
    <w:name w:val="Heading 4 Char"/>
    <w:basedOn w:val="16"/>
    <w:link w:val="5"/>
    <w:semiHidden/>
    <w:uiPriority w:val="9"/>
    <w:rPr>
      <w:rFonts w:eastAsiaTheme="majorEastAsia" w:cstheme="majorBidi"/>
      <w:i/>
      <w:iCs/>
      <w:color w:val="2F5597" w:themeColor="accent1" w:themeShade="BF"/>
    </w:rPr>
  </w:style>
  <w:style w:type="character" w:customStyle="1" w:styleId="21">
    <w:name w:val="Heading 5 Char"/>
    <w:basedOn w:val="16"/>
    <w:link w:val="6"/>
    <w:semiHidden/>
    <w:qFormat/>
    <w:uiPriority w:val="9"/>
    <w:rPr>
      <w:rFonts w:eastAsiaTheme="majorEastAsia" w:cstheme="majorBidi"/>
      <w:color w:val="2F5597" w:themeColor="accent1" w:themeShade="BF"/>
    </w:rPr>
  </w:style>
  <w:style w:type="character" w:customStyle="1" w:styleId="22">
    <w:name w:val="Heading 6 Char"/>
    <w:basedOn w:val="16"/>
    <w:link w:val="7"/>
    <w:semiHidden/>
    <w:qFormat/>
    <w:uiPriority w:val="9"/>
    <w:rPr>
      <w:rFonts w:eastAsiaTheme="majorEastAsia" w:cstheme="majorBidi"/>
      <w:i/>
      <w:iCs/>
      <w:color w:val="595959" w:themeColor="text1" w:themeTint="A6"/>
      <w14:textFill>
        <w14:solidFill>
          <w14:schemeClr w14:val="tx1">
            <w14:lumMod w14:val="65000"/>
            <w14:lumOff w14:val="35000"/>
          </w14:schemeClr>
        </w14:solidFill>
      </w14:textFill>
    </w:rPr>
  </w:style>
  <w:style w:type="character" w:customStyle="1" w:styleId="23">
    <w:name w:val="Heading 7 Char"/>
    <w:basedOn w:val="16"/>
    <w:link w:val="8"/>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24">
    <w:name w:val="Heading 8 Char"/>
    <w:basedOn w:val="16"/>
    <w:link w:val="9"/>
    <w:semiHidden/>
    <w:qFormat/>
    <w:uiPriority w:val="9"/>
    <w:rPr>
      <w:rFonts w:eastAsiaTheme="majorEastAsia" w:cstheme="majorBidi"/>
      <w:i/>
      <w:iCs/>
      <w:color w:val="262626" w:themeColor="text1" w:themeTint="D9"/>
      <w14:textFill>
        <w14:solidFill>
          <w14:schemeClr w14:val="tx1">
            <w14:lumMod w14:val="85000"/>
            <w14:lumOff w14:val="15000"/>
          </w14:schemeClr>
        </w14:solidFill>
      </w14:textFill>
    </w:rPr>
  </w:style>
  <w:style w:type="character" w:customStyle="1" w:styleId="25">
    <w:name w:val="Heading 9 Char"/>
    <w:basedOn w:val="16"/>
    <w:link w:val="10"/>
    <w:semiHidden/>
    <w:qFormat/>
    <w:uiPriority w:val="9"/>
    <w:rPr>
      <w:rFonts w:eastAsiaTheme="majorEastAsia" w:cstheme="majorBidi"/>
      <w:color w:val="262626" w:themeColor="text1" w:themeTint="D9"/>
      <w14:textFill>
        <w14:solidFill>
          <w14:schemeClr w14:val="tx1">
            <w14:lumMod w14:val="85000"/>
            <w14:lumOff w14:val="15000"/>
          </w14:schemeClr>
        </w14:solidFill>
      </w14:textFill>
    </w:rPr>
  </w:style>
  <w:style w:type="character" w:customStyle="1" w:styleId="26">
    <w:name w:val="Title Char"/>
    <w:basedOn w:val="16"/>
    <w:link w:val="14"/>
    <w:qFormat/>
    <w:uiPriority w:val="10"/>
    <w:rPr>
      <w:rFonts w:asciiTheme="majorHAnsi" w:hAnsiTheme="majorHAnsi" w:eastAsiaTheme="majorEastAsia" w:cstheme="majorBidi"/>
      <w:spacing w:val="-10"/>
      <w:kern w:val="28"/>
      <w:sz w:val="56"/>
      <w:szCs w:val="56"/>
    </w:rPr>
  </w:style>
  <w:style w:type="character" w:customStyle="1" w:styleId="27">
    <w:name w:val="Subtitle Char"/>
    <w:basedOn w:val="16"/>
    <w:link w:val="13"/>
    <w:qFormat/>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28">
    <w:name w:val="Quote"/>
    <w:basedOn w:val="1"/>
    <w:next w:val="1"/>
    <w:link w:val="29"/>
    <w:qFormat/>
    <w:uiPriority w:val="29"/>
    <w:pPr>
      <w:widowControl/>
      <w:spacing w:before="160" w:after="160" w:line="278" w:lineRule="auto"/>
      <w:jc w:val="center"/>
    </w:pPr>
    <w:rPr>
      <w:i/>
      <w:iCs/>
      <w:color w:val="404040" w:themeColor="text1" w:themeTint="BF"/>
      <w:sz w:val="24"/>
      <w:szCs w:val="24"/>
      <w14:textFill>
        <w14:solidFill>
          <w14:schemeClr w14:val="tx1">
            <w14:lumMod w14:val="75000"/>
            <w14:lumOff w14:val="25000"/>
          </w14:schemeClr>
        </w14:solidFill>
      </w14:textFill>
      <w14:ligatures w14:val="standardContextual"/>
    </w:rPr>
  </w:style>
  <w:style w:type="character" w:customStyle="1" w:styleId="29">
    <w:name w:val="Quote Char"/>
    <w:basedOn w:val="16"/>
    <w:link w:val="28"/>
    <w:uiPriority w:val="29"/>
    <w:rPr>
      <w:i/>
      <w:iCs/>
      <w:color w:val="404040" w:themeColor="text1" w:themeTint="BF"/>
      <w14:textFill>
        <w14:solidFill>
          <w14:schemeClr w14:val="tx1">
            <w14:lumMod w14:val="75000"/>
            <w14:lumOff w14:val="25000"/>
          </w14:schemeClr>
        </w14:solidFill>
      </w14:textFill>
    </w:rPr>
  </w:style>
  <w:style w:type="paragraph" w:styleId="30">
    <w:name w:val="List Paragraph"/>
    <w:basedOn w:val="1"/>
    <w:qFormat/>
    <w:uiPriority w:val="34"/>
    <w:pPr>
      <w:widowControl/>
      <w:spacing w:after="160" w:line="278" w:lineRule="auto"/>
      <w:ind w:left="720"/>
      <w:contextualSpacing/>
      <w:jc w:val="left"/>
    </w:pPr>
    <w:rPr>
      <w:sz w:val="24"/>
      <w:szCs w:val="24"/>
      <w14:ligatures w14:val="standardContextual"/>
    </w:rPr>
  </w:style>
  <w:style w:type="character" w:customStyle="1" w:styleId="31">
    <w:name w:val="Intense Emphasis"/>
    <w:basedOn w:val="16"/>
    <w:qFormat/>
    <w:uiPriority w:val="21"/>
    <w:rPr>
      <w:i/>
      <w:iCs/>
      <w:color w:val="2F5597" w:themeColor="accent1" w:themeShade="BF"/>
    </w:rPr>
  </w:style>
  <w:style w:type="paragraph" w:styleId="32">
    <w:name w:val="Intense Quote"/>
    <w:basedOn w:val="1"/>
    <w:next w:val="1"/>
    <w:link w:val="33"/>
    <w:qFormat/>
    <w:uiPriority w:val="30"/>
    <w:pPr>
      <w:widowControl/>
      <w:pBdr>
        <w:top w:val="single" w:color="2F5496" w:themeColor="accent1" w:themeShade="BF" w:sz="4" w:space="10"/>
        <w:bottom w:val="single" w:color="2F5496" w:themeColor="accent1" w:themeShade="BF" w:sz="4" w:space="10"/>
      </w:pBdr>
      <w:spacing w:before="360" w:after="360" w:line="278" w:lineRule="auto"/>
      <w:ind w:left="864" w:right="864"/>
      <w:jc w:val="center"/>
    </w:pPr>
    <w:rPr>
      <w:i/>
      <w:iCs/>
      <w:color w:val="2F5597" w:themeColor="accent1" w:themeShade="BF"/>
      <w:sz w:val="24"/>
      <w:szCs w:val="24"/>
      <w14:ligatures w14:val="standardContextual"/>
    </w:rPr>
  </w:style>
  <w:style w:type="character" w:customStyle="1" w:styleId="33">
    <w:name w:val="Intense Quote Char"/>
    <w:basedOn w:val="16"/>
    <w:link w:val="32"/>
    <w:uiPriority w:val="30"/>
    <w:rPr>
      <w:i/>
      <w:iCs/>
      <w:color w:val="2F5597" w:themeColor="accent1" w:themeShade="BF"/>
    </w:rPr>
  </w:style>
  <w:style w:type="character" w:customStyle="1" w:styleId="34">
    <w:name w:val="Intense Reference"/>
    <w:basedOn w:val="16"/>
    <w:qFormat/>
    <w:uiPriority w:val="32"/>
    <w:rPr>
      <w:b/>
      <w:bCs/>
      <w:smallCaps/>
      <w:color w:val="2F5597" w:themeColor="accent1" w:themeShade="BF"/>
      <w:spacing w:val="5"/>
    </w:rPr>
  </w:style>
  <w:style w:type="character" w:customStyle="1" w:styleId="35">
    <w:name w:val="Header Char"/>
    <w:basedOn w:val="16"/>
    <w:link w:val="12"/>
    <w:qFormat/>
    <w:uiPriority w:val="99"/>
  </w:style>
  <w:style w:type="character" w:customStyle="1" w:styleId="36">
    <w:name w:val="Footer Char"/>
    <w:basedOn w:val="16"/>
    <w:link w:val="11"/>
    <w:qFormat/>
    <w:uiPriority w:val="99"/>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C709F3-7AC2-4D6D-9A46-678365EE62EE}">
  <ds:schemaRefs/>
</ds:datastoreItem>
</file>

<file path=docProps/app.xml><?xml version="1.0" encoding="utf-8"?>
<Properties xmlns="http://schemas.openxmlformats.org/officeDocument/2006/extended-properties" xmlns:vt="http://schemas.openxmlformats.org/officeDocument/2006/docPropsVTypes">
  <Template>Normal</Template>
  <Pages>13</Pages>
  <Words>1324</Words>
  <Characters>9063</Characters>
  <Lines>1451</Lines>
  <Paragraphs>408</Paragraphs>
  <TotalTime>3</TotalTime>
  <ScaleCrop>false</ScaleCrop>
  <LinksUpToDate>false</LinksUpToDate>
  <CharactersWithSpaces>10042</CharactersWithSpaces>
  <Application>WPS Office_12.1.0.2403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0-23T00:31:00Z</dcterms:created>
  <dc:creator>Muhammad Moaaz Ali</dc:creator>
  <cp:lastModifiedBy>Dong</cp:lastModifiedBy>
  <dcterms:modified xsi:type="dcterms:W3CDTF">2025-12-10T03:26:03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e6b5b8-9ce3-375c-9586-685bad011aaf</vt:lpwstr>
  </property>
  <property fmtid="{D5CDD505-2E9C-101B-9397-08002B2CF9AE}" pid="4" name="Mendeley Citation Style_1">
    <vt:lpwstr>http://www.zotero.org/styles/scientia-horticulturae</vt:lpwstr>
  </property>
  <property fmtid="{D5CDD505-2E9C-101B-9397-08002B2CF9AE}" pid="5" name="Mendeley Recent Style Id 0_1">
    <vt:lpwstr>http://www.zotero.org/styles/bmc-plant-biology</vt:lpwstr>
  </property>
  <property fmtid="{D5CDD505-2E9C-101B-9397-08002B2CF9AE}" pid="6" name="Mendeley Recent Style Name 0_1">
    <vt:lpwstr>BMC Plant Biology</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current-biology</vt:lpwstr>
  </property>
  <property fmtid="{D5CDD505-2E9C-101B-9397-08002B2CF9AE}" pid="10" name="Mendeley Recent Style Name 2_1">
    <vt:lpwstr>Current Biology</vt:lpwstr>
  </property>
  <property fmtid="{D5CDD505-2E9C-101B-9397-08002B2CF9AE}" pid="11" name="Mendeley Recent Style Id 3_1">
    <vt:lpwstr>http://www.zotero.org/styles/journal-of-pest-science</vt:lpwstr>
  </property>
  <property fmtid="{D5CDD505-2E9C-101B-9397-08002B2CF9AE}" pid="12" name="Mendeley Recent Style Name 3_1">
    <vt:lpwstr>Journal of Pest Science</vt:lpwstr>
  </property>
  <property fmtid="{D5CDD505-2E9C-101B-9397-08002B2CF9AE}" pid="13" name="Mendeley Recent Style Id 4_1">
    <vt:lpwstr>http://www.zotero.org/styles/plant-physiology</vt:lpwstr>
  </property>
  <property fmtid="{D5CDD505-2E9C-101B-9397-08002B2CF9AE}" pid="14" name="Mendeley Recent Style Name 4_1">
    <vt:lpwstr>Plant Physiology</vt:lpwstr>
  </property>
  <property fmtid="{D5CDD505-2E9C-101B-9397-08002B2CF9AE}" pid="15" name="Mendeley Recent Style Id 5_1">
    <vt:lpwstr>http://www.zotero.org/styles/plant-cell-and-environment</vt:lpwstr>
  </property>
  <property fmtid="{D5CDD505-2E9C-101B-9397-08002B2CF9AE}" pid="16" name="Mendeley Recent Style Name 5_1">
    <vt:lpwstr>Plant, Cell &amp; Environment</vt:lpwstr>
  </property>
  <property fmtid="{D5CDD505-2E9C-101B-9397-08002B2CF9AE}" pid="17" name="Mendeley Recent Style Id 6_1">
    <vt:lpwstr>http://www.zotero.org/styles/postharvest-biology-and-technology</vt:lpwstr>
  </property>
  <property fmtid="{D5CDD505-2E9C-101B-9397-08002B2CF9AE}" pid="18" name="Mendeley Recent Style Name 6_1">
    <vt:lpwstr>Postharvest Biology and Technology</vt:lpwstr>
  </property>
  <property fmtid="{D5CDD505-2E9C-101B-9397-08002B2CF9AE}" pid="19" name="Mendeley Recent Style Id 7_1">
    <vt:lpwstr>http://www.zotero.org/styles/scientia-horticulturae</vt:lpwstr>
  </property>
  <property fmtid="{D5CDD505-2E9C-101B-9397-08002B2CF9AE}" pid="20" name="Mendeley Recent Style Name 7_1">
    <vt:lpwstr>Scientia Horticulturae</vt:lpwstr>
  </property>
  <property fmtid="{D5CDD505-2E9C-101B-9397-08002B2CF9AE}" pid="21" name="Mendeley Recent Style Id 8_1">
    <vt:lpwstr>http://www.zotero.org/styles/southern-african-journal-of-critical-care</vt:lpwstr>
  </property>
  <property fmtid="{D5CDD505-2E9C-101B-9397-08002B2CF9AE}" pid="22" name="Mendeley Recent Style Name 8_1">
    <vt:lpwstr>Southern African Journal of Critical Care</vt:lpwstr>
  </property>
  <property fmtid="{D5CDD505-2E9C-101B-9397-08002B2CF9AE}" pid="23" name="Mendeley Recent Style Id 9_1">
    <vt:lpwstr>http://www.zotero.org/styles/the-plant-cell</vt:lpwstr>
  </property>
  <property fmtid="{D5CDD505-2E9C-101B-9397-08002B2CF9AE}" pid="24" name="Mendeley Recent Style Name 9_1">
    <vt:lpwstr>The Plant Cell</vt:lpwstr>
  </property>
  <property fmtid="{D5CDD505-2E9C-101B-9397-08002B2CF9AE}" pid="25" name="KSOTemplateDocerSaveRecord">
    <vt:lpwstr>eyJoZGlkIjoiN2M4YzNiMGEwNmIwNGYwMDBhMDZiNTIxOWIyYWE2MGMiLCJ1c2VySWQiOiI0MTIxMDk1MTgifQ==</vt:lpwstr>
  </property>
  <property fmtid="{D5CDD505-2E9C-101B-9397-08002B2CF9AE}" pid="26" name="KSOProductBuildVer">
    <vt:lpwstr>2052-12.1.0.24034</vt:lpwstr>
  </property>
  <property fmtid="{D5CDD505-2E9C-101B-9397-08002B2CF9AE}" pid="27" name="ICV">
    <vt:lpwstr>008041407F8C452DB4E660E6164262F1_12</vt:lpwstr>
  </property>
</Properties>
</file>